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71BE9" w14:textId="5FF86B79" w:rsidR="00687965" w:rsidRDefault="001F1C16" w:rsidP="004D66AC">
      <w:pPr>
        <w:jc w:val="center"/>
      </w:pPr>
      <w:r>
        <w:t xml:space="preserve">Cascading detection model for </w:t>
      </w:r>
      <w:r w:rsidR="00426137">
        <w:t>apnea</w:t>
      </w:r>
      <w:r w:rsidR="003C5026">
        <w:t>-</w:t>
      </w:r>
      <w:r w:rsidR="00426137">
        <w:t>hypopnea</w:t>
      </w:r>
      <w:r>
        <w:t xml:space="preserve"> </w:t>
      </w:r>
      <w:r w:rsidR="001C4D2A">
        <w:t>events</w:t>
      </w:r>
      <w:r>
        <w:t xml:space="preserve"> based on </w:t>
      </w:r>
      <w:r w:rsidR="003C5026">
        <w:t>nasal flow</w:t>
      </w:r>
      <w:r>
        <w:t xml:space="preserve"> and arterial blood oxygen saturation</w:t>
      </w:r>
    </w:p>
    <w:p w14:paraId="0A9A722A" w14:textId="319C4A7A" w:rsidR="00993676" w:rsidRDefault="00954002" w:rsidP="00993676">
      <w:pPr>
        <w:jc w:val="left"/>
        <w:rPr>
          <w:b/>
        </w:rPr>
      </w:pPr>
      <w:r>
        <w:rPr>
          <w:b/>
        </w:rPr>
        <w:t>Abstract</w:t>
      </w:r>
    </w:p>
    <w:p w14:paraId="75A90815" w14:textId="77777777" w:rsidR="00597550" w:rsidRDefault="00597550" w:rsidP="00993676">
      <w:pPr>
        <w:jc w:val="left"/>
      </w:pPr>
      <w:r w:rsidRPr="00597550">
        <w:rPr>
          <w:rFonts w:hint="eastAsia"/>
          <w:i/>
        </w:rPr>
        <w:t>Back</w:t>
      </w:r>
      <w:r w:rsidRPr="00597550">
        <w:rPr>
          <w:i/>
        </w:rPr>
        <w:t>ground</w:t>
      </w:r>
    </w:p>
    <w:p w14:paraId="7B3889E9" w14:textId="0D0C2ECD" w:rsidR="00597550" w:rsidRDefault="00FC2B20" w:rsidP="00993676">
      <w:pPr>
        <w:jc w:val="left"/>
      </w:pPr>
      <w:r>
        <w:t>Sleep apnea and hypopnea syndrome (SAHS) seriously affects people’s sleep quality</w:t>
      </w:r>
      <w:r w:rsidR="00C2533A">
        <w:t>.</w:t>
      </w:r>
      <w:r>
        <w:t xml:space="preserve"> In recent years, many </w:t>
      </w:r>
      <w:r w:rsidR="008E14E9">
        <w:t>researches</w:t>
      </w:r>
      <w:r>
        <w:t xml:space="preserve"> have </w:t>
      </w:r>
      <w:r w:rsidR="008E14E9">
        <w:t xml:space="preserve">been </w:t>
      </w:r>
      <w:r>
        <w:t xml:space="preserve">made </w:t>
      </w:r>
      <w:r w:rsidR="008E14E9">
        <w:t xml:space="preserve">for the detection of SAHS </w:t>
      </w:r>
      <w:r>
        <w:t xml:space="preserve">using various physiological signals and algorithms. However, there are still some limitations such as low detection resolution. </w:t>
      </w:r>
    </w:p>
    <w:p w14:paraId="22B9A785" w14:textId="77777777" w:rsidR="00597550" w:rsidRPr="00597550" w:rsidRDefault="00597550" w:rsidP="00993676">
      <w:pPr>
        <w:jc w:val="left"/>
        <w:rPr>
          <w:i/>
        </w:rPr>
      </w:pPr>
      <w:r w:rsidRPr="00597550">
        <w:rPr>
          <w:i/>
        </w:rPr>
        <w:t>Method</w:t>
      </w:r>
    </w:p>
    <w:p w14:paraId="53AB45D5" w14:textId="2CEDBB6F" w:rsidR="00597550" w:rsidRDefault="00597550" w:rsidP="00993676">
      <w:pPr>
        <w:jc w:val="left"/>
      </w:pPr>
      <w:r>
        <w:t>W</w:t>
      </w:r>
      <w:r w:rsidR="00907A89" w:rsidRPr="00FE241A">
        <w:t>e propose</w:t>
      </w:r>
      <w:r w:rsidR="00FE241A" w:rsidRPr="00FE241A">
        <w:t>d</w:t>
      </w:r>
      <w:r w:rsidR="00907A89" w:rsidRPr="00FE241A">
        <w:t xml:space="preserve"> a </w:t>
      </w:r>
      <w:r w:rsidR="00FE241A" w:rsidRPr="00FE241A">
        <w:t xml:space="preserve">cascading detection model for precise detection of </w:t>
      </w:r>
      <w:r w:rsidR="003C5026">
        <w:t>apnea-hypopnea (AH)</w:t>
      </w:r>
      <w:r w:rsidR="00FE241A" w:rsidRPr="00FE241A">
        <w:t xml:space="preserve"> events based on morphological features extracted from </w:t>
      </w:r>
      <w:r w:rsidR="003C5026">
        <w:t>nasal flow</w:t>
      </w:r>
      <w:r w:rsidR="00FE241A" w:rsidRPr="00FE241A">
        <w:t xml:space="preserve"> (NF) and arterial blood oxygen saturation (SpO</w:t>
      </w:r>
      <w:r w:rsidR="00FE241A" w:rsidRPr="00FE241A">
        <w:rPr>
          <w:vertAlign w:val="subscript"/>
        </w:rPr>
        <w:t>2</w:t>
      </w:r>
      <w:r w:rsidR="00FE241A" w:rsidRPr="00FE241A">
        <w:t xml:space="preserve">). </w:t>
      </w:r>
    </w:p>
    <w:p w14:paraId="2FE23F77" w14:textId="77777777" w:rsidR="00597550" w:rsidRPr="00597550" w:rsidRDefault="00597550" w:rsidP="00993676">
      <w:pPr>
        <w:jc w:val="left"/>
        <w:rPr>
          <w:i/>
        </w:rPr>
      </w:pPr>
      <w:r w:rsidRPr="00597550">
        <w:rPr>
          <w:i/>
        </w:rPr>
        <w:t>Results</w:t>
      </w:r>
    </w:p>
    <w:p w14:paraId="1824A354" w14:textId="089D7B11" w:rsidR="00FD6C3F" w:rsidRDefault="00FB1C9C" w:rsidP="00993676">
      <w:pPr>
        <w:jc w:val="left"/>
      </w:pPr>
      <w:r>
        <w:t xml:space="preserve">For the more than 280,000 </w:t>
      </w:r>
      <w:r w:rsidR="00412489">
        <w:t>ten-second</w:t>
      </w:r>
      <w:r>
        <w:t xml:space="preserve"> segments in the database, the </w:t>
      </w:r>
      <w:r w:rsidRPr="00FE241A">
        <w:t>cascading detection model</w:t>
      </w:r>
      <w:r w:rsidRPr="00FB1C9C">
        <w:t xml:space="preserve"> </w:t>
      </w:r>
      <w:r>
        <w:t xml:space="preserve">reached an accuracy of 89.0%. As for more than 1800 </w:t>
      </w:r>
      <w:r w:rsidR="003C5026">
        <w:t>AH events</w:t>
      </w:r>
      <w:r>
        <w:t xml:space="preserve">, </w:t>
      </w:r>
      <w:r w:rsidR="00FE241A">
        <w:t xml:space="preserve">it </w:t>
      </w:r>
      <w:r>
        <w:t xml:space="preserve">achieved </w:t>
      </w:r>
      <w:r w:rsidR="00005389">
        <w:t xml:space="preserve">a sensitivity of 82.8%, while the Pearson’s correlation coefficient between estimated apnea-hypopnea index (AHI) and reference AHI was 0.98. Besides, for the diagnosis of SAHS severity, the proposed method exhibited </w:t>
      </w:r>
      <w:r w:rsidR="003C5026">
        <w:t xml:space="preserve">a </w:t>
      </w:r>
      <w:r w:rsidR="00005389">
        <w:t>performance with a Cohen’s Kappa coefficient of 0.83</w:t>
      </w:r>
      <w:r w:rsidR="00FD6C3F">
        <w:t>.</w:t>
      </w:r>
      <w:r w:rsidR="00005389">
        <w:t xml:space="preserve"> </w:t>
      </w:r>
    </w:p>
    <w:p w14:paraId="71F3A9AC" w14:textId="77777777" w:rsidR="00FD6C3F" w:rsidRDefault="00FD6C3F" w:rsidP="00993676">
      <w:pPr>
        <w:jc w:val="left"/>
        <w:rPr>
          <w:i/>
        </w:rPr>
      </w:pPr>
      <w:r w:rsidRPr="00FD6C3F">
        <w:rPr>
          <w:rFonts w:hint="eastAsia"/>
          <w:i/>
        </w:rPr>
        <w:t>Conclusions</w:t>
      </w:r>
    </w:p>
    <w:p w14:paraId="74775F64" w14:textId="65755C9D" w:rsidR="00FB1C9C" w:rsidRDefault="00FD6C3F" w:rsidP="00993676">
      <w:pPr>
        <w:jc w:val="left"/>
      </w:pPr>
      <w:r>
        <w:t xml:space="preserve">The cascading detection model is able to predict </w:t>
      </w:r>
      <w:r w:rsidR="003C5026">
        <w:t>AH events</w:t>
      </w:r>
      <w:r>
        <w:t xml:space="preserve"> and provide an estimation of AHI </w:t>
      </w:r>
      <w:r w:rsidR="00C2533A">
        <w:t>and the result</w:t>
      </w:r>
      <w:r w:rsidR="00005389">
        <w:t xml:space="preserve"> indicates </w:t>
      </w:r>
      <w:r>
        <w:t xml:space="preserve">that </w:t>
      </w:r>
      <w:r w:rsidR="00005389">
        <w:t xml:space="preserve">it </w:t>
      </w:r>
      <w:r w:rsidR="003C5026">
        <w:t>has the potential to be a useful tool for SAHS diagnosis.</w:t>
      </w:r>
      <w:r>
        <w:t xml:space="preserve"> </w:t>
      </w:r>
    </w:p>
    <w:p w14:paraId="41160DFB" w14:textId="06232430" w:rsidR="001C4D2A" w:rsidRDefault="001C4D2A" w:rsidP="00993676">
      <w:pPr>
        <w:jc w:val="left"/>
      </w:pPr>
    </w:p>
    <w:p w14:paraId="0D2FFC4A" w14:textId="6386C053" w:rsidR="001C4D2A" w:rsidRPr="001C4D2A" w:rsidRDefault="001C4D2A" w:rsidP="00993676">
      <w:pPr>
        <w:jc w:val="left"/>
        <w:rPr>
          <w:b/>
        </w:rPr>
      </w:pPr>
      <w:r w:rsidRPr="001C4D2A">
        <w:rPr>
          <w:rFonts w:hint="eastAsia"/>
          <w:b/>
        </w:rPr>
        <w:t>K</w:t>
      </w:r>
      <w:r w:rsidRPr="001C4D2A">
        <w:rPr>
          <w:b/>
        </w:rPr>
        <w:t>eywords</w:t>
      </w:r>
    </w:p>
    <w:p w14:paraId="438D2617" w14:textId="3A2EA875" w:rsidR="001C4D2A" w:rsidRDefault="001C4D2A" w:rsidP="00993676">
      <w:pPr>
        <w:jc w:val="left"/>
      </w:pPr>
      <w:r>
        <w:rPr>
          <w:rFonts w:hint="eastAsia"/>
        </w:rPr>
        <w:t>S</w:t>
      </w:r>
      <w:r>
        <w:t>leep apnea and hypopnea syndrome, Apnea-hypopnea index, Polysomnography, Cascading detection model</w:t>
      </w:r>
      <w:r w:rsidR="003C5026">
        <w:t xml:space="preserve">, </w:t>
      </w:r>
      <w:r w:rsidR="00B05301">
        <w:t>Apnea-hypopnea events</w:t>
      </w:r>
    </w:p>
    <w:p w14:paraId="2255DC80" w14:textId="77777777" w:rsidR="005F2A62" w:rsidRPr="001C4D2A" w:rsidRDefault="005F2A62" w:rsidP="00993676">
      <w:pPr>
        <w:jc w:val="left"/>
      </w:pPr>
    </w:p>
    <w:p w14:paraId="109DC7BC" w14:textId="7E0D3A87" w:rsidR="00310DE6" w:rsidRDefault="00954002">
      <w:pPr>
        <w:rPr>
          <w:b/>
        </w:rPr>
      </w:pPr>
      <w:r>
        <w:rPr>
          <w:b/>
        </w:rPr>
        <w:t>Introduction</w:t>
      </w:r>
    </w:p>
    <w:p w14:paraId="65B65E46" w14:textId="07DEC6DA" w:rsidR="00310DE6" w:rsidRDefault="00D21412" w:rsidP="00B63D17">
      <w:r w:rsidRPr="00C2533A">
        <w:t xml:space="preserve">Sleep apnea and hypopnea syndrome (SAHS) is a </w:t>
      </w:r>
      <w:r w:rsidR="00AF30F8" w:rsidRPr="00C2533A">
        <w:t>prevalent</w:t>
      </w:r>
      <w:r w:rsidRPr="00C2533A">
        <w:t xml:space="preserve"> sleep breathing disorder</w:t>
      </w:r>
      <w:r w:rsidR="00C2533A">
        <w:t xml:space="preserve"> in middle-aged people. </w:t>
      </w:r>
      <w:r w:rsidR="00AF30F8">
        <w:t>The gold standard for diagnosis of SAHS is to perform Polysomnography</w:t>
      </w:r>
      <w:r w:rsidR="008846F5">
        <w:t xml:space="preserve"> </w:t>
      </w:r>
      <w:r w:rsidR="00AF30F8">
        <w:t>(PSG) in laboratory. However, PSG requires patients to sleep with many sensors for at least one night</w:t>
      </w:r>
      <w:r w:rsidR="00C2533A">
        <w:t xml:space="preserve"> meanwhile</w:t>
      </w:r>
      <w:r w:rsidR="00AF30F8">
        <w:t xml:space="preserve"> </w:t>
      </w:r>
      <w:r w:rsidR="00B77397">
        <w:t>a long</w:t>
      </w:r>
      <w:r w:rsidR="00AF30F8">
        <w:t xml:space="preserve"> time are required for the score of </w:t>
      </w:r>
      <w:r w:rsidR="00B05301">
        <w:t>apnea-hypopnea (AH)</w:t>
      </w:r>
      <w:r w:rsidR="003C5026">
        <w:t xml:space="preserve"> events</w:t>
      </w:r>
      <w:r w:rsidR="00AF30F8">
        <w:t>.</w:t>
      </w:r>
      <w:r w:rsidR="00D30201">
        <w:t xml:space="preserve"> Therefore, many researchers hope to simplify or replace PSG </w:t>
      </w:r>
      <w:r w:rsidR="00F6313B">
        <w:t xml:space="preserve">by </w:t>
      </w:r>
      <w:r w:rsidR="00D30201">
        <w:t>using a limited number of physiological signals. Electrocardiogram (ECG) was firstly taken into study, McNames et al.</w:t>
      </w:r>
      <w:r w:rsidR="009A2410">
        <w:fldChar w:fldCharType="begin"/>
      </w:r>
      <w:r w:rsidR="00C94633">
        <w:instrText xml:space="preserve"> ADDIN EN.CITE &lt;EndNote&gt;&lt;Cite&gt;&lt;Author&gt;McNames&lt;/Author&gt;&lt;Year&gt;2000&lt;/Year&gt;&lt;RecNum&gt;20&lt;/RecNum&gt;&lt;DisplayText&gt;&lt;style face="superscript"&gt;[1]&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rsidR="009A2410">
        <w:fldChar w:fldCharType="separate"/>
      </w:r>
      <w:r w:rsidR="00C94633" w:rsidRPr="00C94633">
        <w:rPr>
          <w:noProof/>
          <w:vertAlign w:val="superscript"/>
        </w:rPr>
        <w:t>[1]</w:t>
      </w:r>
      <w:r w:rsidR="009A2410">
        <w:fldChar w:fldCharType="end"/>
      </w:r>
      <w:r w:rsidR="00D30201">
        <w:t xml:space="preserve"> found that heart rate, S-pulse amplitude and pulse energy are correlated with SAHS. </w:t>
      </w:r>
      <w:r w:rsidR="009A2410">
        <w:rPr>
          <w:rFonts w:hint="eastAsia"/>
        </w:rPr>
        <w:t>Bsoul</w:t>
      </w:r>
      <w:r w:rsidR="008846F5">
        <w:t xml:space="preserve"> et al.</w:t>
      </w:r>
      <w:r w:rsidR="00F6313B" w:rsidRPr="00F6313B">
        <w:t xml:space="preserve"> </w:t>
      </w:r>
      <w:r w:rsidR="00F6313B">
        <w:fldChar w:fldCharType="begin"/>
      </w:r>
      <w:r w:rsidR="00C94633">
        <w:instrText xml:space="preserve"> ADDIN EN.CITE &lt;EndNote&gt;&lt;Cite&gt;&lt;Author&gt;Bsoul&lt;/Author&gt;&lt;Year&gt;2011&lt;/Year&gt;&lt;RecNum&gt;14&lt;/RecNum&gt;&lt;DisplayText&gt;&lt;style face="superscript"&gt;[2]&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rsidR="00F6313B">
        <w:fldChar w:fldCharType="separate"/>
      </w:r>
      <w:r w:rsidR="00C94633" w:rsidRPr="00C94633">
        <w:rPr>
          <w:noProof/>
          <w:vertAlign w:val="superscript"/>
        </w:rPr>
        <w:t>[2]</w:t>
      </w:r>
      <w:r w:rsidR="00F6313B">
        <w:fldChar w:fldCharType="end"/>
      </w:r>
      <w:r w:rsidR="008846F5">
        <w:t xml:space="preserve"> cut the ECG into </w:t>
      </w:r>
      <w:r w:rsidR="00B77397">
        <w:t>60s</w:t>
      </w:r>
      <w:r w:rsidR="008846F5">
        <w:t xml:space="preserve"> segments and utilize</w:t>
      </w:r>
      <w:r w:rsidR="00B77397">
        <w:t>d</w:t>
      </w:r>
      <w:r w:rsidR="008846F5">
        <w:t xml:space="preserve"> Support Vector Machine (SVM) to realize real-time detection of SAHS. However ECG is also correlated with many other kinds of diseases, </w:t>
      </w:r>
      <w:r w:rsidR="00B77397">
        <w:t xml:space="preserve">hence </w:t>
      </w:r>
      <w:r w:rsidR="003C5026">
        <w:t>nasal flow</w:t>
      </w:r>
      <w:r w:rsidR="008846F5">
        <w:t xml:space="preserve"> (NF)</w:t>
      </w:r>
      <w:r w:rsidR="00887181">
        <w:fldChar w:fldCharType="begin">
          <w:fldData xml:space="preserve">PEVuZE5vdGU+PENpdGU+PEF1dGhvcj5DaG9pPC9BdXRob3I+PFllYXI+MjAxODwvWWVhcj48UmVj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</w:fldData>
        </w:fldChar>
      </w:r>
      <w:r w:rsidR="00C94633">
        <w:instrText xml:space="preserve"> ADDIN EN.CITE </w:instrText>
      </w:r>
      <w:r w:rsidR="00C94633">
        <w:fldChar w:fldCharType="begin">
          <w:fldData xml:space="preserve">PEVuZE5vdGU+PENpdGU+PEF1dGhvcj5DaG9pPC9BdXRob3I+PFllYXI+MjAxODwvWWVhcj48UmVj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</w:fldData>
        </w:fldChar>
      </w:r>
      <w:r w:rsidR="00C94633">
        <w:instrText xml:space="preserve"> ADDIN EN.CITE.DATA </w:instrText>
      </w:r>
      <w:r w:rsidR="00C94633">
        <w:fldChar w:fldCharType="end"/>
      </w:r>
      <w:r w:rsidR="00887181">
        <w:fldChar w:fldCharType="separate"/>
      </w:r>
      <w:r w:rsidR="00C94633" w:rsidRPr="00C94633">
        <w:rPr>
          <w:noProof/>
          <w:vertAlign w:val="superscript"/>
        </w:rPr>
        <w:t>[3-6]</w:t>
      </w:r>
      <w:r w:rsidR="00887181">
        <w:fldChar w:fldCharType="end"/>
      </w:r>
      <w:r w:rsidR="00887181">
        <w:t>, arterial blood oxygen saturation (SpO</w:t>
      </w:r>
      <w:r w:rsidR="00887181" w:rsidRPr="00887181">
        <w:rPr>
          <w:vertAlign w:val="subscript"/>
        </w:rPr>
        <w:t>2</w:t>
      </w:r>
      <w:r w:rsidR="00887181" w:rsidRPr="00887181">
        <w:t>)</w:t>
      </w:r>
      <w:r w:rsidR="00887181" w:rsidRPr="00887181">
        <w:rPr>
          <w:noProof/>
          <w:vertAlign w:val="superscript"/>
        </w:rPr>
        <w:t xml:space="preserve"> </w:t>
      </w:r>
      <w:r w:rsidR="00887181">
        <w:fldChar w:fldCharType="begin">
          <w:fldData xml:space="preserve">PEVuZE5vdGU+PENpdGU+PEF1dGhvcj5KdW5nPC9BdXRob3I+PFllYXI+MjAxODwvWWVhcj48UmVj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</w:fldData>
        </w:fldChar>
      </w:r>
      <w:r w:rsidR="00C94633">
        <w:instrText xml:space="preserve"> ADDIN EN.CITE </w:instrText>
      </w:r>
      <w:r w:rsidR="00C94633">
        <w:fldChar w:fldCharType="begin">
          <w:fldData xml:space="preserve">PEVuZE5vdGU+PENpdGU+PEF1dGhvcj5KdW5nPC9BdXRob3I+PFllYXI+MjAxODwvWWVhcj48UmVj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</w:fldData>
        </w:fldChar>
      </w:r>
      <w:r w:rsidR="00C94633">
        <w:instrText xml:space="preserve"> ADDIN EN.CITE.DATA </w:instrText>
      </w:r>
      <w:r w:rsidR="00C94633">
        <w:fldChar w:fldCharType="end"/>
      </w:r>
      <w:r w:rsidR="00887181">
        <w:fldChar w:fldCharType="separate"/>
      </w:r>
      <w:r w:rsidR="00C94633" w:rsidRPr="00C94633">
        <w:rPr>
          <w:noProof/>
          <w:vertAlign w:val="superscript"/>
        </w:rPr>
        <w:t>[7]</w:t>
      </w:r>
      <w:r w:rsidR="00887181">
        <w:fldChar w:fldCharType="end"/>
      </w:r>
      <w:r w:rsidR="00887181" w:rsidRPr="00887181">
        <w:rPr>
          <w:noProof/>
          <w:vertAlign w:val="superscript"/>
        </w:rPr>
        <w:t xml:space="preserve"> </w:t>
      </w:r>
      <w:r w:rsidR="00887181">
        <w:rPr>
          <w:rFonts w:hint="eastAsia"/>
        </w:rPr>
        <w:t>,</w:t>
      </w:r>
      <w:r w:rsidR="00887181">
        <w:t xml:space="preserve"> snoring</w:t>
      </w:r>
      <w:r w:rsidR="00887181">
        <w:fldChar w:fldCharType="begin"/>
      </w:r>
      <w:r w:rsidR="00C94633">
        <w:instrText xml:space="preserve"> ADDIN EN.CITE &lt;EndNote&gt;&lt;Cite&gt;&lt;Author&gt;Sola-Soler&lt;/Author&gt;&lt;Year&gt;2012&lt;/Year&gt;&lt;RecNum&gt;19&lt;/RecNum&gt;&lt;DisplayText&gt;&lt;style face="superscript"&gt;[8]&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rsidR="00887181">
        <w:fldChar w:fldCharType="separate"/>
      </w:r>
      <w:r w:rsidR="00C94633" w:rsidRPr="00C94633">
        <w:rPr>
          <w:noProof/>
          <w:vertAlign w:val="superscript"/>
        </w:rPr>
        <w:t>[8]</w:t>
      </w:r>
      <w:r w:rsidR="00887181">
        <w:fldChar w:fldCharType="end"/>
      </w:r>
      <w:r w:rsidR="00887181">
        <w:t xml:space="preserve"> or a combination of these signals</w:t>
      </w:r>
      <w:r w:rsidR="00F6313B">
        <w:rPr>
          <w:rFonts w:hint="eastAsia"/>
        </w:rPr>
        <w:fldChar w:fldCharType="begin">
          <w:fldData xml:space="preserve">PEVuZE5vdGU+PENpdGU+PEF1dGhvcj5IdWFuZzwvQXV0aG9yPjxZZWFyPjIwMTc8L1llYXI+PFJl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</w:fldData>
        </w:fldChar>
      </w:r>
      <w:r w:rsidR="00C94633">
        <w:instrText xml:space="preserve"> ADDIN EN.CITE </w:instrText>
      </w:r>
      <w:r w:rsidR="00C94633">
        <w:fldChar w:fldCharType="begin">
          <w:fldData xml:space="preserve">PEVuZE5vdGU+PENpdGU+PEF1dGhvcj5IdWFuZzwvQXV0aG9yPjxZZWFyPjIwMTc8L1llYXI+PFJl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</w:fldData>
        </w:fldChar>
      </w:r>
      <w:r w:rsidR="00C94633">
        <w:instrText xml:space="preserve"> ADDIN EN.CITE.DATA </w:instrText>
      </w:r>
      <w:r w:rsidR="00C94633">
        <w:fldChar w:fldCharType="end"/>
      </w:r>
      <w:r w:rsidR="00F6313B">
        <w:rPr>
          <w:rFonts w:hint="eastAsia"/>
        </w:rPr>
        <w:fldChar w:fldCharType="separate"/>
      </w:r>
      <w:r w:rsidR="00C94633" w:rsidRPr="00C94633">
        <w:rPr>
          <w:noProof/>
          <w:vertAlign w:val="superscript"/>
        </w:rPr>
        <w:t>[9, 10]</w:t>
      </w:r>
      <w:r w:rsidR="00F6313B">
        <w:rPr>
          <w:rFonts w:hint="eastAsia"/>
        </w:rPr>
        <w:fldChar w:fldCharType="end"/>
      </w:r>
      <w:r w:rsidR="00887181">
        <w:t xml:space="preserve"> have been </w:t>
      </w:r>
      <w:r w:rsidR="00B77397">
        <w:t>adopted lately</w:t>
      </w:r>
      <w:r w:rsidR="00887181">
        <w:t xml:space="preserve">. </w:t>
      </w:r>
      <w:r w:rsidR="009A2410">
        <w:rPr>
          <w:rFonts w:hint="eastAsia"/>
        </w:rPr>
        <w:t>Gutierrez</w:t>
      </w:r>
      <w:r w:rsidR="00887181">
        <w:t xml:space="preserve"> et al.</w:t>
      </w:r>
      <w:r w:rsidR="00887181">
        <w:fldChar w:fldCharType="begin">
          <w:fldData xml:space="preserve">PEVuZE5vdGU+PENpdGU+PEF1dGhvcj5HdXRpZXJyZXotVG9iYWw8L0F1dGhvcj48WWVhcj4yMDE2
PC9ZZWFyPjxSZWNOdW0+NjwvUmVjTnVtPjxEaXNwbGF5VGV4dD48c3R5bGUgZmFjZT0ic3VwZXJz
Y3JpcHQiPls0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C94633">
        <w:instrText xml:space="preserve"> ADDIN EN.CITE </w:instrText>
      </w:r>
      <w:r w:rsidR="00C94633">
        <w:fldChar w:fldCharType="begin">
          <w:fldData xml:space="preserve">PEVuZE5vdGU+PENpdGU+PEF1dGhvcj5HdXRpZXJyZXotVG9iYWw8L0F1dGhvcj48WWVhcj4yMDE2
PC9ZZWFyPjxSZWNOdW0+NjwvUmVjTnVtPjxEaXNwbGF5VGV4dD48c3R5bGUgZmFjZT0ic3VwZXJz
Y3JpcHQiPls0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C94633">
        <w:instrText xml:space="preserve"> ADDIN EN.CITE.DATA </w:instrText>
      </w:r>
      <w:r w:rsidR="00C94633">
        <w:fldChar w:fldCharType="end"/>
      </w:r>
      <w:r w:rsidR="00887181">
        <w:fldChar w:fldCharType="separate"/>
      </w:r>
      <w:r w:rsidR="00C94633" w:rsidRPr="00C94633">
        <w:rPr>
          <w:noProof/>
          <w:vertAlign w:val="superscript"/>
        </w:rPr>
        <w:t>[4]</w:t>
      </w:r>
      <w:r w:rsidR="00887181">
        <w:fldChar w:fldCharType="end"/>
      </w:r>
      <w:r w:rsidR="00887181">
        <w:t xml:space="preserve"> used </w:t>
      </w:r>
      <w:r w:rsidR="00F6313B">
        <w:t xml:space="preserve">the overall features of single-channel NF for the diagnosis of SAHS severity. </w:t>
      </w:r>
      <w:r w:rsidR="00887181">
        <w:t>B.Xie e</w:t>
      </w:r>
      <w:r w:rsidR="00F6313B">
        <w:t>t</w:t>
      </w:r>
      <w:r w:rsidR="00887181">
        <w:t xml:space="preserve"> al.</w:t>
      </w:r>
      <w:r w:rsidR="00887181" w:rsidRPr="00887181">
        <w:t xml:space="preserve"> </w:t>
      </w:r>
      <w:r w:rsidR="00887181">
        <w:fldChar w:fldCharType="begin">
          <w:fldData xml:space="preserve">PEVuZE5vdGU+PENpdGU+PEF1dGhvcj5YaWU8L0F1dGhvcj48WWVhcj4yMDEyPC9ZZWFyPjxSZWNO
dW0+MTwvUmVjTnVtPjxEaXNwbGF5VGV4dD48c3R5bGUgZmFjZT0ic3VwZXJzY3JpcHQiPlsxM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C94633">
        <w:instrText xml:space="preserve"> ADDIN EN.CITE </w:instrText>
      </w:r>
      <w:r w:rsidR="00C94633">
        <w:fldChar w:fldCharType="begin">
          <w:fldData xml:space="preserve">PEVuZE5vdGU+PENpdGU+PEF1dGhvcj5YaWU8L0F1dGhvcj48WWVhcj4yMDEyPC9ZZWFyPjxSZWNO
dW0+MTwvUmVjTnVtPjxEaXNwbGF5VGV4dD48c3R5bGUgZmFjZT0ic3VwZXJzY3JpcHQiPlsxM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C94633">
        <w:instrText xml:space="preserve"> ADDIN EN.CITE.DATA </w:instrText>
      </w:r>
      <w:r w:rsidR="00C94633">
        <w:fldChar w:fldCharType="end"/>
      </w:r>
      <w:r w:rsidR="00887181">
        <w:fldChar w:fldCharType="separate"/>
      </w:r>
      <w:r w:rsidR="00C94633" w:rsidRPr="00C94633">
        <w:rPr>
          <w:noProof/>
          <w:vertAlign w:val="superscript"/>
        </w:rPr>
        <w:t>[10]</w:t>
      </w:r>
      <w:r w:rsidR="00887181">
        <w:fldChar w:fldCharType="end"/>
      </w:r>
      <w:r w:rsidR="00887181">
        <w:t xml:space="preserve"> utilized a combination of classifiers to achieve real-time detection of SAHS based on ECG and SpO</w:t>
      </w:r>
      <w:r w:rsidR="00887181" w:rsidRPr="00887181">
        <w:rPr>
          <w:vertAlign w:val="subscript"/>
        </w:rPr>
        <w:t>2</w:t>
      </w:r>
      <w:r w:rsidR="00887181" w:rsidRPr="00887181">
        <w:t>.</w:t>
      </w:r>
      <w:r w:rsidR="00887181">
        <w:t xml:space="preserve"> All the above studies can be roughly divided into two categories. One is to predict AHI based on the detection of </w:t>
      </w:r>
      <w:r w:rsidR="003C5026">
        <w:t>AH events</w:t>
      </w:r>
      <w:r w:rsidR="009A2410">
        <w:fldChar w:fldCharType="begin">
          <w:fldData xml:space="preserve">PEVuZE5vdGU+PENpdGU+PEF1dGhvcj5DaG9pPC9BdXRob3I+PFllYXI+MjAxODwvWWVhcj48UmVj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SBtb25pdG9yaW5n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</w:fldData>
        </w:fldChar>
      </w:r>
      <w:r w:rsidR="00C94633">
        <w:instrText xml:space="preserve"> ADDIN EN.CITE </w:instrText>
      </w:r>
      <w:r w:rsidR="00C94633">
        <w:fldChar w:fldCharType="begin">
          <w:fldData xml:space="preserve">PEVuZE5vdGU+PENpdGU+PEF1dGhvcj5DaG9pPC9BdXRob3I+PFllYXI+MjAxODwvWWVhcj48UmVj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SBtb25pdG9yaW5n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</w:fldData>
        </w:fldChar>
      </w:r>
      <w:r w:rsidR="00C94633">
        <w:instrText xml:space="preserve"> ADDIN EN.CITE.DATA </w:instrText>
      </w:r>
      <w:r w:rsidR="00C94633">
        <w:fldChar w:fldCharType="end"/>
      </w:r>
      <w:r w:rsidR="009A2410">
        <w:fldChar w:fldCharType="separate"/>
      </w:r>
      <w:r w:rsidR="00C94633" w:rsidRPr="00C94633">
        <w:rPr>
          <w:noProof/>
          <w:vertAlign w:val="superscript"/>
        </w:rPr>
        <w:t>[2, 3, 5, 7, 9-11]</w:t>
      </w:r>
      <w:r w:rsidR="009A2410">
        <w:fldChar w:fldCharType="end"/>
      </w:r>
      <w:r w:rsidR="00887181">
        <w:t xml:space="preserve">, one is to predict AHI based on the overall </w:t>
      </w:r>
      <w:r w:rsidR="007B4FF3">
        <w:t>signal features</w:t>
      </w:r>
      <w:r w:rsidR="009A2410">
        <w:fldChar w:fldCharType="begin">
          <w:fldData xml:space="preserve">PEVuZE5vdGU+PENpdGU+PEF1dGhvcj5HdXRpZXJyZXotVG9iYWw8L0F1dGhvcj48WWVhcj4yMDE2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</w:fldData>
        </w:fldChar>
      </w:r>
      <w:r w:rsidR="00C94633">
        <w:instrText xml:space="preserve"> ADDIN EN.CITE </w:instrText>
      </w:r>
      <w:r w:rsidR="00C94633">
        <w:fldChar w:fldCharType="begin">
          <w:fldData xml:space="preserve">PEVuZE5vdGU+PENpdGU+PEF1dGhvcj5HdXRpZXJyZXotVG9iYWw8L0F1dGhvcj48WWVhcj4yMDE2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</w:fldData>
        </w:fldChar>
      </w:r>
      <w:r w:rsidR="00C94633">
        <w:instrText xml:space="preserve"> ADDIN EN.CITE.DATA </w:instrText>
      </w:r>
      <w:r w:rsidR="00C94633">
        <w:fldChar w:fldCharType="end"/>
      </w:r>
      <w:r w:rsidR="009A2410">
        <w:fldChar w:fldCharType="separate"/>
      </w:r>
      <w:r w:rsidR="00C94633" w:rsidRPr="00C94633">
        <w:rPr>
          <w:noProof/>
          <w:vertAlign w:val="superscript"/>
        </w:rPr>
        <w:t>[1, 4, 6, 8, 12, 13]</w:t>
      </w:r>
      <w:r w:rsidR="009A2410">
        <w:fldChar w:fldCharType="end"/>
      </w:r>
      <w:r w:rsidR="007B4FF3">
        <w:t xml:space="preserve">. The latter cannot provide time information of each </w:t>
      </w:r>
      <w:r w:rsidR="003C5026">
        <w:t>AH event</w:t>
      </w:r>
      <w:r w:rsidR="007B4FF3">
        <w:t xml:space="preserve">, while </w:t>
      </w:r>
      <w:r w:rsidR="007B4FF3" w:rsidRPr="00C94633">
        <w:t xml:space="preserve">most </w:t>
      </w:r>
      <w:r w:rsidR="007B4FF3" w:rsidRPr="00C94633">
        <w:lastRenderedPageBreak/>
        <w:t>studies in the former</w:t>
      </w:r>
      <w:r w:rsidR="007B4FF3" w:rsidRPr="00C94633">
        <w:fldChar w:fldCharType="begin">
          <w:fldData xml:space="preserve">PEVuZE5vdGU+PENpdGU+PEF1dGhvcj5Cc291bDwvQXV0aG9yPjxZZWFyPjIwMTE8L1llYXI+PFJl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</w:fldData>
        </w:fldChar>
      </w:r>
      <w:r w:rsidR="00C94633">
        <w:instrText xml:space="preserve"> ADDIN EN.CITE </w:instrText>
      </w:r>
      <w:r w:rsidR="00C94633">
        <w:fldChar w:fldCharType="begin">
          <w:fldData xml:space="preserve">PEVuZE5vdGU+PENpdGU+PEF1dGhvcj5Cc291bDwvQXV0aG9yPjxZZWFyPjIwMTE8L1llYXI+PFJl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</w:fldData>
        </w:fldChar>
      </w:r>
      <w:r w:rsidR="00C94633">
        <w:instrText xml:space="preserve"> ADDIN EN.CITE.DATA </w:instrText>
      </w:r>
      <w:r w:rsidR="00C94633">
        <w:fldChar w:fldCharType="end"/>
      </w:r>
      <w:r w:rsidR="007B4FF3" w:rsidRPr="00C94633">
        <w:fldChar w:fldCharType="separate"/>
      </w:r>
      <w:r w:rsidR="00C94633" w:rsidRPr="00C94633">
        <w:rPr>
          <w:noProof/>
          <w:vertAlign w:val="superscript"/>
        </w:rPr>
        <w:t>[2, 7, 10, 11]</w:t>
      </w:r>
      <w:r w:rsidR="007B4FF3" w:rsidRPr="00C94633">
        <w:fldChar w:fldCharType="end"/>
      </w:r>
      <w:r w:rsidR="007B4FF3" w:rsidRPr="007B4FF3">
        <w:t xml:space="preserve"> </w:t>
      </w:r>
      <w:r w:rsidR="007B4FF3">
        <w:t xml:space="preserve">are only for </w:t>
      </w:r>
      <w:r w:rsidR="00B77397">
        <w:t>60s</w:t>
      </w:r>
      <w:r w:rsidR="007B4FF3">
        <w:t xml:space="preserve"> segment identification which may lead to </w:t>
      </w:r>
      <w:r w:rsidR="00B77397">
        <w:t xml:space="preserve">an </w:t>
      </w:r>
      <w:r w:rsidR="007B4FF3">
        <w:t xml:space="preserve">error in the estimation of AHI. On the other side, the methods used </w:t>
      </w:r>
      <w:r w:rsidR="00B77397">
        <w:t>above</w:t>
      </w:r>
      <w:r w:rsidR="00EC0902">
        <w:t xml:space="preserve"> </w:t>
      </w:r>
      <w:r w:rsidR="007B4FF3">
        <w:t>include threshold</w:t>
      </w:r>
      <w:r w:rsidR="007B4FF3">
        <w:fldChar w:fldCharType="begin">
          <w:fldData xml:space="preserve">PEVuZE5vdGU+PENpdGU+PEF1dGhvcj5IdWFuZzwvQXV0aG9yPjxZZWFyPjIwMTc8L1llYXI+PFJl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TGVlPC9BdXRob3I+PFllYXI+MjAxNjwvWWVh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</w:fldData>
        </w:fldChar>
      </w:r>
      <w:r w:rsidR="00C94633">
        <w:instrText xml:space="preserve"> ADDIN EN.CITE </w:instrText>
      </w:r>
      <w:r w:rsidR="00C94633">
        <w:fldChar w:fldCharType="begin">
          <w:fldData xml:space="preserve">PEVuZE5vdGU+PENpdGU+PEF1dGhvcj5IdWFuZzwvQXV0aG9yPjxZZWFyPjIwMTc8L1llYXI+PFJl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TGVlPC9BdXRob3I+PFllYXI+MjAxNjwvWWVh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</w:fldData>
        </w:fldChar>
      </w:r>
      <w:r w:rsidR="00C94633">
        <w:instrText xml:space="preserve"> ADDIN EN.CITE.DATA </w:instrText>
      </w:r>
      <w:r w:rsidR="00C94633">
        <w:fldChar w:fldCharType="end"/>
      </w:r>
      <w:r w:rsidR="007B4FF3">
        <w:fldChar w:fldCharType="separate"/>
      </w:r>
      <w:r w:rsidR="00C94633" w:rsidRPr="00C94633">
        <w:rPr>
          <w:noProof/>
          <w:vertAlign w:val="superscript"/>
        </w:rPr>
        <w:t>[5, 7, 9]</w:t>
      </w:r>
      <w:r w:rsidR="007B4FF3">
        <w:fldChar w:fldCharType="end"/>
      </w:r>
      <w:r w:rsidR="007B4FF3">
        <w:t>, SVM</w:t>
      </w:r>
      <w:r w:rsidR="007B4FF3">
        <w:fldChar w:fldCharType="begin">
          <w:fldData xml:space="preserve">PEVuZE5vdGU+PENpdGU+PEF1dGhvcj5Cc291bDwvQXV0aG9yPjxZZWFyPjIwMTE8L1llYXI+PFJl
Y051bT4xNDwvUmVjTnVtPjxEaXNwbGF5VGV4dD48c3R5bGUgZmFjZT0ic3VwZXJzY3JpcHQiPlsy
LCAxMCwgMTF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C94633">
        <w:instrText xml:space="preserve"> ADDIN EN.CITE </w:instrText>
      </w:r>
      <w:r w:rsidR="00C94633">
        <w:fldChar w:fldCharType="begin">
          <w:fldData xml:space="preserve">PEVuZE5vdGU+PENpdGU+PEF1dGhvcj5Cc291bDwvQXV0aG9yPjxZZWFyPjIwMTE8L1llYXI+PFJl
Y051bT4xNDwvUmVjTnVtPjxEaXNwbGF5VGV4dD48c3R5bGUgZmFjZT0ic3VwZXJzY3JpcHQiPlsy
LCAxMCwgMTF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C94633">
        <w:instrText xml:space="preserve"> ADDIN EN.CITE.DATA </w:instrText>
      </w:r>
      <w:r w:rsidR="00C94633">
        <w:fldChar w:fldCharType="end"/>
      </w:r>
      <w:r w:rsidR="007B4FF3">
        <w:fldChar w:fldCharType="separate"/>
      </w:r>
      <w:r w:rsidR="00C94633" w:rsidRPr="00C94633">
        <w:rPr>
          <w:noProof/>
          <w:vertAlign w:val="superscript"/>
        </w:rPr>
        <w:t>[2, 10, 11]</w:t>
      </w:r>
      <w:r w:rsidR="007B4FF3">
        <w:fldChar w:fldCharType="end"/>
      </w:r>
      <w:r w:rsidR="00C900AD">
        <w:t xml:space="preserve"> and</w:t>
      </w:r>
      <w:r w:rsidR="007B4FF3">
        <w:t xml:space="preserve"> neural networks</w:t>
      </w:r>
      <w:r w:rsidR="007B4FF3" w:rsidRPr="00E861F1">
        <w:fldChar w:fldCharType="begin">
          <w:fldData xml:space="preserve">PEVuZE5vdGU+PENpdGU+PEF1dGhvcj5Ib2EgRGluaDwvQXV0aG9yPjxZZWFyPjIwMTQ8L1llYXI+
PFJlY051bT4xMzwvUmVjTnVtPjxEaXNwbGF5VGV4dD48c3R5bGUgZmFjZT0ic3VwZXJzY3JpcHQi
PlszLCAxM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C94633">
        <w:instrText xml:space="preserve"> ADDIN EN.CITE </w:instrText>
      </w:r>
      <w:r w:rsidR="00C94633">
        <w:fldChar w:fldCharType="begin">
          <w:fldData xml:space="preserve">PEVuZE5vdGU+PENpdGU+PEF1dGhvcj5Ib2EgRGluaDwvQXV0aG9yPjxZZWFyPjIwMTQ8L1llYXI+
PFJlY051bT4xMzwvUmVjTnVtPjxEaXNwbGF5VGV4dD48c3R5bGUgZmFjZT0ic3VwZXJzY3JpcHQi
PlszLCAxM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C94633">
        <w:instrText xml:space="preserve"> ADDIN EN.CITE.DATA </w:instrText>
      </w:r>
      <w:r w:rsidR="00C94633">
        <w:fldChar w:fldCharType="end"/>
      </w:r>
      <w:r w:rsidR="007B4FF3" w:rsidRPr="00E861F1">
        <w:fldChar w:fldCharType="separate"/>
      </w:r>
      <w:r w:rsidR="00C94633" w:rsidRPr="00C94633">
        <w:rPr>
          <w:noProof/>
          <w:vertAlign w:val="superscript"/>
        </w:rPr>
        <w:t>[3, 11]</w:t>
      </w:r>
      <w:r w:rsidR="007B4FF3" w:rsidRPr="00E861F1">
        <w:fldChar w:fldCharType="end"/>
      </w:r>
      <w:r w:rsidR="007B4FF3" w:rsidRPr="00E861F1">
        <w:t xml:space="preserve"> </w:t>
      </w:r>
      <w:r w:rsidR="00B77397">
        <w:t>w</w:t>
      </w:r>
      <w:r w:rsidR="007B4FF3" w:rsidRPr="00E861F1">
        <w:t xml:space="preserve">hich acquire a large number of hyperparameters to be set by experience. Therefore, </w:t>
      </w:r>
      <w:bookmarkStart w:id="0" w:name="OLE_LINK1"/>
      <w:bookmarkStart w:id="1" w:name="OLE_LINK2"/>
      <w:r w:rsidR="007B4FF3" w:rsidRPr="00E861F1">
        <w:rPr>
          <w:rFonts w:hint="eastAsia"/>
        </w:rPr>
        <w:t>w</w:t>
      </w:r>
      <w:r w:rsidR="007B4FF3" w:rsidRPr="00E861F1">
        <w:t xml:space="preserve">e utilized </w:t>
      </w:r>
      <w:r w:rsidR="0048345B" w:rsidRPr="00E861F1">
        <w:t xml:space="preserve">random forest </w:t>
      </w:r>
      <w:r w:rsidR="00B77397">
        <w:t>composed</w:t>
      </w:r>
      <w:r w:rsidR="0048345B" w:rsidRPr="00E861F1">
        <w:t xml:space="preserve"> of CART decision trees based on morphological features extracted from NF and SpO</w:t>
      </w:r>
      <w:r w:rsidR="0048345B" w:rsidRPr="00E861F1">
        <w:rPr>
          <w:vertAlign w:val="subscript"/>
        </w:rPr>
        <w:t>2</w:t>
      </w:r>
      <w:r w:rsidR="0048345B" w:rsidRPr="00E861F1">
        <w:t xml:space="preserve"> for the real-time detection of SAHS. A </w:t>
      </w:r>
      <w:r w:rsidR="00C900AD">
        <w:t>60s</w:t>
      </w:r>
      <w:r w:rsidR="002F0D8E">
        <w:t xml:space="preserve"> </w:t>
      </w:r>
      <w:r w:rsidR="0048345B" w:rsidRPr="00E861F1">
        <w:t xml:space="preserve">detector and a </w:t>
      </w:r>
      <w:r w:rsidR="00C900AD">
        <w:t>10s</w:t>
      </w:r>
      <w:r w:rsidR="002F0D8E">
        <w:t xml:space="preserve"> </w:t>
      </w:r>
      <w:r w:rsidR="0048345B" w:rsidRPr="00E861F1">
        <w:t xml:space="preserve">detector are cascaded to improve the resolution </w:t>
      </w:r>
      <w:r w:rsidR="00C900AD">
        <w:t xml:space="preserve">of detection </w:t>
      </w:r>
      <w:r w:rsidR="0048345B" w:rsidRPr="00E861F1">
        <w:t xml:space="preserve">for </w:t>
      </w:r>
      <w:r w:rsidR="003C5026">
        <w:t>AH events</w:t>
      </w:r>
      <w:r w:rsidR="0048345B" w:rsidRPr="00E861F1">
        <w:t>.</w:t>
      </w:r>
      <w:r w:rsidR="0048345B">
        <w:t xml:space="preserve"> </w:t>
      </w:r>
    </w:p>
    <w:bookmarkEnd w:id="0"/>
    <w:bookmarkEnd w:id="1"/>
    <w:p w14:paraId="63A8558F" w14:textId="77777777" w:rsidR="00C900AD" w:rsidRDefault="00C900AD"/>
    <w:p w14:paraId="0E7E4A4C" w14:textId="1AF5D2E5" w:rsidR="00310DE6" w:rsidRDefault="002644A1">
      <w:pPr>
        <w:rPr>
          <w:b/>
        </w:rPr>
      </w:pPr>
      <w:r>
        <w:rPr>
          <w:rFonts w:hint="eastAsia"/>
          <w:b/>
        </w:rPr>
        <w:t>M</w:t>
      </w:r>
      <w:r>
        <w:rPr>
          <w:b/>
        </w:rPr>
        <w:t>aterials and Methods</w:t>
      </w:r>
    </w:p>
    <w:p w14:paraId="1DF501B4" w14:textId="0BD5E2E0" w:rsidR="00310DE6" w:rsidRDefault="0038068F">
      <w:pPr>
        <w:rPr>
          <w:b/>
        </w:rPr>
      </w:pPr>
      <w:r>
        <w:rPr>
          <w:b/>
        </w:rPr>
        <w:t>Subjects</w:t>
      </w:r>
    </w:p>
    <w:p w14:paraId="5B4F23CA" w14:textId="2B5F6670" w:rsidR="00310DE6" w:rsidRPr="005A36D0" w:rsidRDefault="0079408F">
      <w:r>
        <w:t xml:space="preserve">The database utilized in this paper is </w:t>
      </w:r>
      <w:r w:rsidRPr="0079408F">
        <w:t>St. Vincent University Hospital/Dublin University College Sleep Apnea Syndrome Database</w:t>
      </w:r>
      <w:r>
        <w:t xml:space="preserve"> (UCDDB)</w:t>
      </w:r>
      <w:r>
        <w:fldChar w:fldCharType="begin"/>
      </w:r>
      <w:r w:rsidR="00C94633">
        <w:instrText xml:space="preserve"> ADDIN EN.CITE &lt;EndNote&gt;&lt;Cite&gt;&lt;Year&gt;2008&lt;/Year&gt;&lt;RecNum&gt;11&lt;/RecNum&gt;&lt;DisplayText&gt;&lt;style face="superscript"&gt;[14]&lt;/style&gt;&lt;/DisplayText&gt;&lt;record&gt;&lt;rec-number&gt;11&lt;/rec-number&gt;&lt;foreign-keys&gt;&lt;key app="EN" db-id="zrewzdrxivet2he2se9pv9forzsz9xswwwtf" timestamp="1546159411"&gt;11&lt;/key&gt;&lt;/foreign-keys&gt;&lt;ref-type name="Journal Article"&gt;17&lt;/ref-type&gt;&lt;contributors&gt;&lt;/contributors&gt;&lt;titles&gt;&lt;title&gt;St. Vincent&amp;apos;s University Hospital University College Dublin Sleep Apnea Database&lt;/title&gt;&lt;/titles&gt;&lt;dates&gt;&lt;year&gt;2008&lt;/year&gt;&lt;/dates&gt;&lt;orig-pub&gt;http://physionet.org/pn3/ucddb/&lt;/orig-pub&gt;&lt;urls&gt;&lt;/urls&gt;&lt;/record&gt;&lt;/Cite&gt;&lt;/EndNote&gt;</w:instrText>
      </w:r>
      <w:r>
        <w:fldChar w:fldCharType="separate"/>
      </w:r>
      <w:r w:rsidR="00C94633" w:rsidRPr="00C94633">
        <w:rPr>
          <w:noProof/>
          <w:vertAlign w:val="superscript"/>
        </w:rPr>
        <w:t>[14]</w:t>
      </w:r>
      <w:r>
        <w:fldChar w:fldCharType="end"/>
      </w:r>
      <w:r>
        <w:t xml:space="preserve"> public on Physionet</w:t>
      </w:r>
      <w:r w:rsidR="00F8089D">
        <w:fldChar w:fldCharType="begin"/>
      </w:r>
      <w:r w:rsidR="00C94633">
        <w:instrText xml:space="preserve"> ADDIN EN.CITE &lt;EndNote&gt;&lt;Cite&gt;&lt;Author&gt;Goldberger&lt;/Author&gt;&lt;Year&gt;2000&lt;/Year&gt;&lt;RecNum&gt;10&lt;/RecNum&gt;&lt;DisplayText&gt;&lt;style face="superscript"&gt;[15]&lt;/style&gt;&lt;/DisplayText&gt;&lt;record&gt;&lt;rec-number&gt;10&lt;/rec-number&gt;&lt;foreign-keys&gt;&lt;key app="EN" db-id="zrewzdrxivet2he2se9pv9forzsz9xswwwtf" timestamp="1546158944"&gt;10&lt;/key&gt;&lt;/foreign-keys&gt;&lt;ref-type name="Journal Article"&gt;17&lt;/ref-type&gt;&lt;contributors&gt;&lt;authors&gt;&lt;author&gt;Goldberger, A. L.&lt;/author&gt;&lt;author&gt;Amaral, L. A. N.&lt;/author&gt;&lt;author&gt;Glass, L.&lt;/author&gt;&lt;author&gt;Hausdorff, J. M.&lt;/author&gt;&lt;author&gt;Ivanov, P. C.&lt;/author&gt;&lt;author&gt;Mark, R. G.&lt;/author&gt;&lt;author&gt;Mietus, J. E.&lt;/author&gt;&lt;author&gt;Moody, G. B.&lt;/author&gt;&lt;author&gt;Peng, C. K.&lt;/author&gt;&lt;author&gt;Stanley, H. E.&lt;/author&gt;&lt;/authors&gt;&lt;/contributors&gt;&lt;titles&gt;&lt;title&gt;PhysioBank, PhysioToolkit, and PhysioNet - Components of a new research resource for complex physiologic signals&lt;/title&gt;&lt;secondary-title&gt;Circulation&lt;/secondary-title&gt;&lt;/titles&gt;&lt;periodical&gt;&lt;full-title&gt;Circulation&lt;/full-title&gt;&lt;/periodical&gt;&lt;pages&gt;E215-E220&lt;/pages&gt;&lt;volume&gt;101&lt;/volume&gt;&lt;number&gt;23&lt;/number&gt;&lt;dates&gt;&lt;year&gt;2000&lt;/year&gt;&lt;pub-dates&gt;&lt;date&gt;Jun 13&lt;/date&gt;&lt;/pub-dates&gt;&lt;/dates&gt;&lt;isbn&gt;0009-7322&lt;/isbn&gt;&lt;accession-num&gt;WOS:000087571900001&lt;/accession-num&gt;&lt;urls&gt;&lt;related-urls&gt;&lt;url&gt;&amp;lt;Go to ISI&amp;gt;://WOS:000087571900001&lt;/url&gt;&lt;/related-urls&gt;&lt;/urls&gt;&lt;electronic-resource-num&gt;10.1161/01.CIR.101.23.e215&lt;/electronic-resource-num&gt;&lt;/record&gt;&lt;/Cite&gt;&lt;/EndNote&gt;</w:instrText>
      </w:r>
      <w:r w:rsidR="00F8089D">
        <w:fldChar w:fldCharType="separate"/>
      </w:r>
      <w:r w:rsidR="00C94633" w:rsidRPr="00C94633">
        <w:rPr>
          <w:noProof/>
          <w:vertAlign w:val="superscript"/>
        </w:rPr>
        <w:t>[15]</w:t>
      </w:r>
      <w:r w:rsidR="00F8089D">
        <w:fldChar w:fldCharType="end"/>
      </w:r>
      <w:r>
        <w:t xml:space="preserve">. The database contains 25 subjects’ PSG </w:t>
      </w:r>
      <w:r w:rsidR="00B77397">
        <w:t>including</w:t>
      </w:r>
      <w:r>
        <w:t xml:space="preserve"> electroencephalogram (EEG), electrooculogram (EOG), submental electromyography (EMG), NF, </w:t>
      </w:r>
      <w:bookmarkStart w:id="2" w:name="OLE_LINK5"/>
      <w:r>
        <w:t>ribcage and abdomen movements</w:t>
      </w:r>
      <w:bookmarkEnd w:id="2"/>
      <w:r>
        <w:t>, SpO</w:t>
      </w:r>
      <w:r w:rsidRPr="0079408F">
        <w:rPr>
          <w:vertAlign w:val="subscript"/>
        </w:rPr>
        <w:t>2</w:t>
      </w:r>
      <w:r>
        <w:t>, snoring and body position. All signals were obtained by Jaeger-Toennies system. The annotation file</w:t>
      </w:r>
      <w:r w:rsidR="00B654D7">
        <w:t>s</w:t>
      </w:r>
      <w:r>
        <w:t xml:space="preserve"> consisted of onset time and duration of respiratory events provided by an experienced specialist. </w:t>
      </w:r>
      <w:r w:rsidR="00F8033A">
        <w:t>The cutoff value of AHI is commonly set to 5, 15, 30 events/h</w:t>
      </w:r>
      <w:r w:rsidR="009A2410">
        <w:fldChar w:fldCharType="begin">
          <w:fldData xml:space="preserve">PEVuZE5vdGU+PENpdGU+PEF1dGhvcj5CZXJyeTwvQXV0aG9yPjxZZWFyPjIwMTI8L1llYXI+PFJl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</w:fldData>
        </w:fldChar>
      </w:r>
      <w:r w:rsidR="00C94633">
        <w:instrText xml:space="preserve"> ADDIN EN.CITE </w:instrText>
      </w:r>
      <w:r w:rsidR="00C94633">
        <w:fldChar w:fldCharType="begin">
          <w:fldData xml:space="preserve">PEVuZE5vdGU+PENpdGU+PEF1dGhvcj5CZXJyeTwvQXV0aG9yPjxZZWFyPjIwMTI8L1llYXI+PFJl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</w:fldData>
        </w:fldChar>
      </w:r>
      <w:r w:rsidR="00C94633">
        <w:instrText xml:space="preserve"> ADDIN EN.CITE.DATA </w:instrText>
      </w:r>
      <w:r w:rsidR="00C94633">
        <w:fldChar w:fldCharType="end"/>
      </w:r>
      <w:r w:rsidR="009A2410">
        <w:fldChar w:fldCharType="separate"/>
      </w:r>
      <w:r w:rsidR="00C94633" w:rsidRPr="00C94633">
        <w:rPr>
          <w:noProof/>
          <w:vertAlign w:val="superscript"/>
        </w:rPr>
        <w:t>[3, 4, 7, 16, 17]</w:t>
      </w:r>
      <w:r w:rsidR="009A2410">
        <w:fldChar w:fldCharType="end"/>
      </w:r>
      <w:r w:rsidR="00F8033A">
        <w:t>. There are 2 non-SAHS subjects, 12 mild-SAHS subjects, 5 moderate-SAHS subjects and 6 severe-SAHS subjects in the database. To balance the number of subjects in each class, we randomly select 2, 4, 4, 5 subjects in each category for the following training and testing. The sleep-related parameters of the subjects are summarized in Table 1.</w:t>
      </w:r>
      <w:r w:rsidR="005A36D0" w:rsidRPr="005A36D0">
        <w:t xml:space="preserve"> </w:t>
      </w:r>
    </w:p>
    <w:p w14:paraId="72E331C3" w14:textId="75FA8419" w:rsidR="003709D4" w:rsidRDefault="003709D4" w:rsidP="003709D4">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F6AC3">
        <w:rPr>
          <w:noProof/>
        </w:rPr>
        <w:t>1</w:t>
      </w:r>
      <w:r w:rsidR="009B6D6C">
        <w:rPr>
          <w:noProof/>
        </w:rPr>
        <w:fldChar w:fldCharType="end"/>
      </w:r>
      <w:r>
        <w:t xml:space="preserve">. Summary of sleep-related parameters (Mean </w:t>
      </w:r>
      <w:r>
        <w:rPr>
          <w:rFonts w:hint="eastAsia"/>
        </w:rPr>
        <w:t>±</w:t>
      </w:r>
      <w:r>
        <w:rPr>
          <w:rFonts w:hint="eastAsia"/>
        </w:rPr>
        <w:t xml:space="preserve"> </w:t>
      </w:r>
      <w:r>
        <w:t>Standard deviation</w:t>
      </w:r>
      <w:r>
        <w:rPr>
          <w:rFonts w:hint="eastAsia"/>
        </w:rPr>
        <w:t>）</w:t>
      </w:r>
    </w:p>
    <w:tbl>
      <w:tblPr>
        <w:tblW w:w="83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10DE6" w14:paraId="2BA73603" w14:textId="77777777" w:rsidTr="00876B85">
        <w:trPr>
          <w:trHeight w:val="285"/>
        </w:trPr>
        <w:tc>
          <w:tcPr>
            <w:tcW w:w="2268" w:type="dxa"/>
            <w:tcBorders>
              <w:top w:val="single" w:sz="12" w:space="0" w:color="auto"/>
              <w:bottom w:val="single" w:sz="4" w:space="0" w:color="auto"/>
            </w:tcBorders>
            <w:shd w:val="clear" w:color="auto" w:fill="auto"/>
            <w:vAlign w:val="center"/>
          </w:tcPr>
          <w:p w14:paraId="1EF9505A" w14:textId="77777777" w:rsidR="00310DE6" w:rsidRDefault="00310DE6">
            <w:pPr>
              <w:widowControl/>
              <w:jc w:val="left"/>
              <w:rPr>
                <w:rFonts w:ascii="宋体" w:eastAsia="宋体" w:hAnsi="宋体" w:cs="宋体"/>
                <w:kern w:val="0"/>
                <w:sz w:val="24"/>
                <w:szCs w:val="24"/>
              </w:rPr>
            </w:pPr>
          </w:p>
        </w:tc>
        <w:tc>
          <w:tcPr>
            <w:tcW w:w="1560" w:type="dxa"/>
            <w:tcBorders>
              <w:top w:val="single" w:sz="12" w:space="0" w:color="auto"/>
              <w:bottom w:val="single" w:sz="4" w:space="0" w:color="auto"/>
            </w:tcBorders>
            <w:shd w:val="clear" w:color="auto" w:fill="auto"/>
            <w:vAlign w:val="center"/>
          </w:tcPr>
          <w:p w14:paraId="5D8C43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on-SAHS</w:t>
            </w:r>
          </w:p>
        </w:tc>
        <w:tc>
          <w:tcPr>
            <w:tcW w:w="1377" w:type="dxa"/>
            <w:tcBorders>
              <w:top w:val="single" w:sz="12" w:space="0" w:color="auto"/>
              <w:bottom w:val="single" w:sz="4" w:space="0" w:color="auto"/>
            </w:tcBorders>
            <w:shd w:val="clear" w:color="auto" w:fill="auto"/>
            <w:vAlign w:val="center"/>
          </w:tcPr>
          <w:p w14:paraId="68F6C4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ild SAHS</w:t>
            </w:r>
          </w:p>
        </w:tc>
        <w:tc>
          <w:tcPr>
            <w:tcW w:w="1695" w:type="dxa"/>
            <w:tcBorders>
              <w:top w:val="single" w:sz="12" w:space="0" w:color="auto"/>
              <w:bottom w:val="single" w:sz="4" w:space="0" w:color="auto"/>
            </w:tcBorders>
            <w:shd w:val="clear" w:color="auto" w:fill="auto"/>
            <w:vAlign w:val="center"/>
          </w:tcPr>
          <w:p w14:paraId="5DE18D2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oderate SAHS</w:t>
            </w:r>
          </w:p>
        </w:tc>
        <w:tc>
          <w:tcPr>
            <w:tcW w:w="1406" w:type="dxa"/>
            <w:tcBorders>
              <w:top w:val="single" w:sz="12" w:space="0" w:color="auto"/>
              <w:bottom w:val="single" w:sz="4" w:space="0" w:color="auto"/>
            </w:tcBorders>
            <w:shd w:val="clear" w:color="auto" w:fill="auto"/>
            <w:vAlign w:val="center"/>
          </w:tcPr>
          <w:p w14:paraId="30F1145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vere SAHS</w:t>
            </w:r>
          </w:p>
        </w:tc>
      </w:tr>
      <w:tr w:rsidR="00310DE6" w14:paraId="6305F032" w14:textId="77777777" w:rsidTr="00876B85">
        <w:trPr>
          <w:trHeight w:val="285"/>
        </w:trPr>
        <w:tc>
          <w:tcPr>
            <w:tcW w:w="2268" w:type="dxa"/>
            <w:tcBorders>
              <w:bottom w:val="nil"/>
            </w:tcBorders>
            <w:shd w:val="clear" w:color="auto" w:fill="auto"/>
            <w:vAlign w:val="center"/>
          </w:tcPr>
          <w:p w14:paraId="48CFDF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ge(years)</w:t>
            </w:r>
          </w:p>
        </w:tc>
        <w:tc>
          <w:tcPr>
            <w:tcW w:w="1560" w:type="dxa"/>
            <w:tcBorders>
              <w:bottom w:val="nil"/>
            </w:tcBorders>
            <w:shd w:val="clear" w:color="auto" w:fill="auto"/>
            <w:vAlign w:val="center"/>
          </w:tcPr>
          <w:p w14:paraId="69AE5290" w14:textId="430785BC" w:rsidR="00310DE6" w:rsidRDefault="009A2410">
            <w:pPr>
              <w:widowControl/>
              <w:jc w:val="left"/>
              <w:rPr>
                <w:rFonts w:ascii="等线" w:eastAsia="等线" w:hAnsi="等线"/>
                <w:color w:val="000000"/>
                <w:sz w:val="22"/>
              </w:rPr>
            </w:pPr>
            <w:r>
              <w:rPr>
                <w:rFonts w:ascii="等线" w:eastAsia="等线" w:hAnsi="等线" w:hint="eastAsia"/>
                <w:color w:val="000000"/>
                <w:sz w:val="22"/>
              </w:rPr>
              <w:t>52.0±15.6</w:t>
            </w:r>
          </w:p>
        </w:tc>
        <w:tc>
          <w:tcPr>
            <w:tcW w:w="1377" w:type="dxa"/>
            <w:tcBorders>
              <w:bottom w:val="nil"/>
            </w:tcBorders>
            <w:shd w:val="clear" w:color="auto" w:fill="auto"/>
            <w:vAlign w:val="center"/>
          </w:tcPr>
          <w:p w14:paraId="5FA25D04" w14:textId="752F117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9.0±1.6</w:t>
            </w:r>
          </w:p>
        </w:tc>
        <w:tc>
          <w:tcPr>
            <w:tcW w:w="1695" w:type="dxa"/>
            <w:tcBorders>
              <w:bottom w:val="nil"/>
            </w:tcBorders>
            <w:shd w:val="clear" w:color="auto" w:fill="auto"/>
            <w:vAlign w:val="center"/>
          </w:tcPr>
          <w:p w14:paraId="72D74235" w14:textId="20FA07D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7.5±7.</w:t>
            </w:r>
            <w:r w:rsidR="00823ACB">
              <w:rPr>
                <w:rFonts w:ascii="等线" w:eastAsia="等线" w:hAnsi="等线" w:cs="宋体"/>
                <w:color w:val="000000"/>
                <w:kern w:val="0"/>
                <w:sz w:val="22"/>
              </w:rPr>
              <w:t>2</w:t>
            </w:r>
          </w:p>
        </w:tc>
        <w:tc>
          <w:tcPr>
            <w:tcW w:w="1406" w:type="dxa"/>
            <w:tcBorders>
              <w:bottom w:val="nil"/>
            </w:tcBorders>
            <w:shd w:val="clear" w:color="auto" w:fill="auto"/>
            <w:vAlign w:val="center"/>
          </w:tcPr>
          <w:p w14:paraId="4713F0B3" w14:textId="0FD1037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6.6±5.</w:t>
            </w:r>
            <w:r w:rsidR="00823ACB">
              <w:rPr>
                <w:rFonts w:ascii="等线" w:eastAsia="等线" w:hAnsi="等线" w:cs="宋体"/>
                <w:color w:val="000000"/>
                <w:kern w:val="0"/>
                <w:sz w:val="22"/>
              </w:rPr>
              <w:t>5</w:t>
            </w:r>
          </w:p>
        </w:tc>
      </w:tr>
      <w:tr w:rsidR="00310DE6" w14:paraId="0B4EF208" w14:textId="77777777" w:rsidTr="00876B85">
        <w:trPr>
          <w:trHeight w:val="285"/>
        </w:trPr>
        <w:tc>
          <w:tcPr>
            <w:tcW w:w="2268" w:type="dxa"/>
            <w:tcBorders>
              <w:top w:val="nil"/>
              <w:bottom w:val="nil"/>
            </w:tcBorders>
            <w:shd w:val="clear" w:color="auto" w:fill="auto"/>
            <w:vAlign w:val="center"/>
          </w:tcPr>
          <w:p w14:paraId="7200EB2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events/h)</w:t>
            </w:r>
          </w:p>
        </w:tc>
        <w:tc>
          <w:tcPr>
            <w:tcW w:w="1560" w:type="dxa"/>
            <w:tcBorders>
              <w:top w:val="nil"/>
              <w:bottom w:val="nil"/>
            </w:tcBorders>
            <w:shd w:val="clear" w:color="auto" w:fill="auto"/>
            <w:vAlign w:val="center"/>
          </w:tcPr>
          <w:p w14:paraId="2849D6CA" w14:textId="2A3ECA94" w:rsidR="00310DE6" w:rsidRDefault="009A2410">
            <w:pPr>
              <w:widowControl/>
              <w:jc w:val="left"/>
              <w:rPr>
                <w:rFonts w:ascii="等线" w:eastAsia="等线" w:hAnsi="等线"/>
                <w:color w:val="000000"/>
                <w:sz w:val="22"/>
              </w:rPr>
            </w:pPr>
            <w:r>
              <w:rPr>
                <w:rFonts w:ascii="等线" w:eastAsia="等线" w:hAnsi="等线" w:hint="eastAsia"/>
                <w:color w:val="000000"/>
                <w:sz w:val="22"/>
              </w:rPr>
              <w:t>4.</w:t>
            </w:r>
            <w:r w:rsidR="00823ACB">
              <w:rPr>
                <w:rFonts w:ascii="等线" w:eastAsia="等线" w:hAnsi="等线"/>
                <w:color w:val="000000"/>
                <w:sz w:val="22"/>
              </w:rPr>
              <w:t>1</w:t>
            </w:r>
            <w:r>
              <w:rPr>
                <w:rFonts w:ascii="等线" w:eastAsia="等线" w:hAnsi="等线" w:hint="eastAsia"/>
                <w:color w:val="000000"/>
                <w:sz w:val="22"/>
              </w:rPr>
              <w:t>±5.</w:t>
            </w:r>
            <w:r w:rsidR="00823ACB">
              <w:rPr>
                <w:rFonts w:ascii="等线" w:eastAsia="等线" w:hAnsi="等线"/>
                <w:color w:val="000000"/>
                <w:sz w:val="22"/>
              </w:rPr>
              <w:t>7</w:t>
            </w:r>
          </w:p>
        </w:tc>
        <w:tc>
          <w:tcPr>
            <w:tcW w:w="1377" w:type="dxa"/>
            <w:tcBorders>
              <w:top w:val="nil"/>
              <w:bottom w:val="nil"/>
            </w:tcBorders>
            <w:shd w:val="clear" w:color="auto" w:fill="auto"/>
            <w:vAlign w:val="center"/>
          </w:tcPr>
          <w:p w14:paraId="33C1D009" w14:textId="130C54C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1.8</w:t>
            </w:r>
          </w:p>
        </w:tc>
        <w:tc>
          <w:tcPr>
            <w:tcW w:w="1695" w:type="dxa"/>
            <w:tcBorders>
              <w:top w:val="nil"/>
              <w:bottom w:val="nil"/>
            </w:tcBorders>
            <w:shd w:val="clear" w:color="auto" w:fill="auto"/>
            <w:vAlign w:val="center"/>
          </w:tcPr>
          <w:p w14:paraId="2D56BC24" w14:textId="7A7E244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5.</w:t>
            </w:r>
            <w:r w:rsidR="00823ACB">
              <w:rPr>
                <w:rFonts w:ascii="等线" w:eastAsia="等线" w:hAnsi="等线" w:cs="宋体"/>
                <w:color w:val="000000"/>
                <w:kern w:val="0"/>
                <w:sz w:val="22"/>
              </w:rPr>
              <w:t>6</w:t>
            </w:r>
            <w:r>
              <w:rPr>
                <w:rFonts w:ascii="等线" w:eastAsia="等线" w:hAnsi="等线" w:cs="宋体" w:hint="eastAsia"/>
                <w:color w:val="000000"/>
                <w:kern w:val="0"/>
                <w:sz w:val="22"/>
              </w:rPr>
              <w:t>±3.</w:t>
            </w:r>
            <w:r w:rsidR="00823ACB">
              <w:rPr>
                <w:rFonts w:ascii="等线" w:eastAsia="等线" w:hAnsi="等线" w:cs="宋体"/>
                <w:color w:val="000000"/>
                <w:kern w:val="0"/>
                <w:sz w:val="22"/>
              </w:rPr>
              <w:t>6</w:t>
            </w:r>
          </w:p>
        </w:tc>
        <w:tc>
          <w:tcPr>
            <w:tcW w:w="1406" w:type="dxa"/>
            <w:tcBorders>
              <w:top w:val="nil"/>
              <w:bottom w:val="nil"/>
            </w:tcBorders>
            <w:shd w:val="clear" w:color="auto" w:fill="auto"/>
            <w:vAlign w:val="center"/>
          </w:tcPr>
          <w:p w14:paraId="737C86DE" w14:textId="4AEE74AA"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3.</w:t>
            </w:r>
            <w:r w:rsidR="00823ACB">
              <w:rPr>
                <w:rFonts w:ascii="等线" w:eastAsia="等线" w:hAnsi="等线" w:cs="宋体"/>
                <w:color w:val="000000"/>
                <w:kern w:val="0"/>
                <w:sz w:val="22"/>
              </w:rPr>
              <w:t>8</w:t>
            </w:r>
            <w:r>
              <w:rPr>
                <w:rFonts w:ascii="等线" w:eastAsia="等线" w:hAnsi="等线" w:cs="宋体" w:hint="eastAsia"/>
                <w:color w:val="000000"/>
                <w:kern w:val="0"/>
                <w:sz w:val="22"/>
              </w:rPr>
              <w:t>±16.3</w:t>
            </w:r>
          </w:p>
        </w:tc>
      </w:tr>
      <w:tr w:rsidR="00310DE6" w14:paraId="267B41F0" w14:textId="77777777" w:rsidTr="00876B85">
        <w:trPr>
          <w:trHeight w:val="285"/>
        </w:trPr>
        <w:tc>
          <w:tcPr>
            <w:tcW w:w="2268" w:type="dxa"/>
            <w:tcBorders>
              <w:top w:val="nil"/>
              <w:bottom w:val="single" w:sz="12" w:space="0" w:color="auto"/>
            </w:tcBorders>
            <w:shd w:val="clear" w:color="auto" w:fill="auto"/>
            <w:vAlign w:val="center"/>
          </w:tcPr>
          <w:p w14:paraId="2B7D73C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Epworth Sleepiness Score</w:t>
            </w:r>
          </w:p>
        </w:tc>
        <w:tc>
          <w:tcPr>
            <w:tcW w:w="1560" w:type="dxa"/>
            <w:tcBorders>
              <w:top w:val="nil"/>
              <w:bottom w:val="single" w:sz="12" w:space="0" w:color="auto"/>
            </w:tcBorders>
            <w:shd w:val="clear" w:color="auto" w:fill="auto"/>
            <w:vAlign w:val="center"/>
          </w:tcPr>
          <w:p w14:paraId="06D075B7" w14:textId="6A1CF7CE" w:rsidR="00310DE6" w:rsidRDefault="009A2410">
            <w:pPr>
              <w:widowControl/>
              <w:jc w:val="left"/>
              <w:rPr>
                <w:rFonts w:ascii="等线" w:eastAsia="等线" w:hAnsi="等线"/>
                <w:color w:val="000000"/>
                <w:sz w:val="22"/>
              </w:rPr>
            </w:pPr>
            <w:r>
              <w:rPr>
                <w:rFonts w:ascii="等线" w:eastAsia="等线" w:hAnsi="等线" w:hint="eastAsia"/>
                <w:color w:val="000000"/>
                <w:sz w:val="22"/>
              </w:rPr>
              <w:t>7.0±8.</w:t>
            </w:r>
            <w:r w:rsidR="00823ACB">
              <w:rPr>
                <w:rFonts w:ascii="等线" w:eastAsia="等线" w:hAnsi="等线"/>
                <w:color w:val="000000"/>
                <w:sz w:val="22"/>
              </w:rPr>
              <w:t>5</w:t>
            </w:r>
          </w:p>
        </w:tc>
        <w:tc>
          <w:tcPr>
            <w:tcW w:w="1377" w:type="dxa"/>
            <w:tcBorders>
              <w:top w:val="nil"/>
              <w:bottom w:val="single" w:sz="12" w:space="0" w:color="auto"/>
            </w:tcBorders>
            <w:shd w:val="clear" w:color="auto" w:fill="auto"/>
            <w:vAlign w:val="center"/>
          </w:tcPr>
          <w:p w14:paraId="064092B9" w14:textId="11146BA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4.5±3.</w:t>
            </w:r>
            <w:r w:rsidR="00823ACB">
              <w:rPr>
                <w:rFonts w:ascii="等线" w:eastAsia="等线" w:hAnsi="等线" w:cs="宋体"/>
                <w:color w:val="000000"/>
                <w:kern w:val="0"/>
                <w:sz w:val="22"/>
              </w:rPr>
              <w:t>9</w:t>
            </w:r>
          </w:p>
        </w:tc>
        <w:tc>
          <w:tcPr>
            <w:tcW w:w="1695" w:type="dxa"/>
            <w:tcBorders>
              <w:top w:val="nil"/>
              <w:bottom w:val="single" w:sz="12" w:space="0" w:color="auto"/>
            </w:tcBorders>
            <w:shd w:val="clear" w:color="auto" w:fill="auto"/>
            <w:vAlign w:val="center"/>
          </w:tcPr>
          <w:p w14:paraId="7649813F" w14:textId="2AF6DB91"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9.</w:t>
            </w:r>
            <w:r w:rsidR="00823ACB">
              <w:rPr>
                <w:rFonts w:ascii="等线" w:eastAsia="等线" w:hAnsi="等线" w:cs="宋体"/>
                <w:color w:val="000000"/>
                <w:kern w:val="0"/>
                <w:sz w:val="22"/>
              </w:rPr>
              <w:t>3</w:t>
            </w:r>
            <w:r>
              <w:rPr>
                <w:rFonts w:ascii="等线" w:eastAsia="等线" w:hAnsi="等线" w:cs="宋体" w:hint="eastAsia"/>
                <w:color w:val="000000"/>
                <w:kern w:val="0"/>
                <w:sz w:val="22"/>
              </w:rPr>
              <w:t>±6.2</w:t>
            </w:r>
          </w:p>
        </w:tc>
        <w:tc>
          <w:tcPr>
            <w:tcW w:w="1406" w:type="dxa"/>
            <w:tcBorders>
              <w:top w:val="nil"/>
              <w:bottom w:val="single" w:sz="12" w:space="0" w:color="auto"/>
            </w:tcBorders>
            <w:shd w:val="clear" w:color="auto" w:fill="auto"/>
            <w:vAlign w:val="center"/>
          </w:tcPr>
          <w:p w14:paraId="7CF03702" w14:textId="4F86953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7.9</w:t>
            </w:r>
          </w:p>
        </w:tc>
      </w:tr>
    </w:tbl>
    <w:p w14:paraId="18B8E2F9" w14:textId="77777777" w:rsidR="00876B85" w:rsidRDefault="00876B85"/>
    <w:p w14:paraId="619D518D" w14:textId="77C852E3" w:rsidR="00310DE6" w:rsidRDefault="00E213BE">
      <w:r>
        <w:t xml:space="preserve">According to </w:t>
      </w:r>
      <w:r w:rsidR="00DB64E3">
        <w:t>American Academy of Sleep Medicine (AASM) manual</w:t>
      </w:r>
      <w:r w:rsidR="005C12A7">
        <w:fldChar w:fldCharType="begin"/>
      </w:r>
      <w:r w:rsidR="00C94633">
        <w:instrText xml:space="preserve"> ADDIN EN.CITE &lt;EndNote&gt;&lt;Cite&gt;&lt;Author&gt;Berry&lt;/Author&gt;&lt;Year&gt;2012&lt;/Year&gt;&lt;RecNum&gt;3&lt;/RecNum&gt;&lt;DisplayText&gt;&lt;style face="superscript"&gt;[16]&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5C12A7">
        <w:fldChar w:fldCharType="separate"/>
      </w:r>
      <w:r w:rsidR="00C94633" w:rsidRPr="00C94633">
        <w:rPr>
          <w:noProof/>
          <w:vertAlign w:val="superscript"/>
        </w:rPr>
        <w:t>[16]</w:t>
      </w:r>
      <w:r w:rsidR="005C12A7">
        <w:fldChar w:fldCharType="end"/>
      </w:r>
      <w:r w:rsidR="00DB64E3">
        <w:t xml:space="preserve">, apnea is scored when there is a more than 90% drop in the peak signal of pre-event baseline with a duration longer than 10s in </w:t>
      </w:r>
      <w:r w:rsidR="0080070A">
        <w:t>NF.</w:t>
      </w:r>
      <w:r w:rsidR="00DB64E3">
        <w:t xml:space="preserve"> </w:t>
      </w:r>
      <w:r w:rsidR="0080070A">
        <w:t>H</w:t>
      </w:r>
      <w:r w:rsidR="00DB64E3">
        <w:t>ypopnea is scored by the following rules: 1) there is a more than 30% drop in the peak signal of pre-event baseline</w:t>
      </w:r>
      <w:r w:rsidR="005C12A7">
        <w:t xml:space="preserve"> with a duration longer than 10s </w:t>
      </w:r>
      <w:r w:rsidR="00DB64E3">
        <w:t>in</w:t>
      </w:r>
      <w:r w:rsidR="002A196D">
        <w:t xml:space="preserve"> </w:t>
      </w:r>
      <w:r w:rsidR="00DB64E3">
        <w:t>nasal pressure</w:t>
      </w:r>
      <w:r w:rsidR="005C12A7">
        <w:t>, accompanied by 2) more than 3% arterial oxygen desaturation or an arousal. As a result, we selected NF and SpO</w:t>
      </w:r>
      <w:r w:rsidR="005C12A7" w:rsidRPr="005C12A7">
        <w:rPr>
          <w:vertAlign w:val="subscript"/>
        </w:rPr>
        <w:t>2</w:t>
      </w:r>
      <w:r w:rsidR="00DB64E3">
        <w:t xml:space="preserve"> </w:t>
      </w:r>
      <w:r w:rsidR="005C12A7">
        <w:t xml:space="preserve">for SAHS detection. </w:t>
      </w:r>
    </w:p>
    <w:p w14:paraId="6B4E855B" w14:textId="651BB479" w:rsidR="00310DE6" w:rsidRDefault="0038068F">
      <w:pPr>
        <w:rPr>
          <w:b/>
        </w:rPr>
      </w:pPr>
      <w:r>
        <w:rPr>
          <w:rFonts w:hint="eastAsia"/>
          <w:b/>
        </w:rPr>
        <w:t>S</w:t>
      </w:r>
      <w:r>
        <w:rPr>
          <w:b/>
        </w:rPr>
        <w:t>tudy design</w:t>
      </w:r>
    </w:p>
    <w:p w14:paraId="3E5EECEB" w14:textId="7CA273C8" w:rsidR="00310DE6" w:rsidRDefault="005D025C">
      <w:r>
        <w:rPr>
          <w:rFonts w:hint="eastAsia"/>
          <w:noProof/>
        </w:rPr>
        <w:lastRenderedPageBreak/>
        <mc:AlternateContent>
          <mc:Choice Requires="wpg">
            <w:drawing>
              <wp:anchor distT="0" distB="0" distL="114300" distR="114300" simplePos="0" relativeHeight="251766784" behindDoc="0" locked="0" layoutInCell="1" allowOverlap="1" wp14:anchorId="1DFBEA24" wp14:editId="67E731B4">
                <wp:simplePos x="0" y="0"/>
                <wp:positionH relativeFrom="column">
                  <wp:posOffset>4313</wp:posOffset>
                </wp:positionH>
                <wp:positionV relativeFrom="paragraph">
                  <wp:posOffset>1026831</wp:posOffset>
                </wp:positionV>
                <wp:extent cx="5274310" cy="3976490"/>
                <wp:effectExtent l="0" t="0" r="2540" b="5080"/>
                <wp:wrapTopAndBottom/>
                <wp:docPr id="8" name="组合 8"/>
                <wp:cNvGraphicFramePr/>
                <a:graphic xmlns:a="http://schemas.openxmlformats.org/drawingml/2006/main">
                  <a:graphicData uri="http://schemas.microsoft.com/office/word/2010/wordprocessingGroup">
                    <wpg:wgp>
                      <wpg:cNvGrpSpPr/>
                      <wpg:grpSpPr>
                        <a:xfrm>
                          <a:off x="0" y="0"/>
                          <a:ext cx="5274310" cy="3976490"/>
                          <a:chOff x="0" y="0"/>
                          <a:chExt cx="5274310" cy="3976490"/>
                        </a:xfrm>
                      </wpg:grpSpPr>
                      <wps:wsp>
                        <wps:cNvPr id="2" name="文本框 2"/>
                        <wps:cNvSpPr txBox="1"/>
                        <wps:spPr>
                          <a:xfrm>
                            <a:off x="0" y="3778370"/>
                            <a:ext cx="5273675" cy="198120"/>
                          </a:xfrm>
                          <a:prstGeom prst="rect">
                            <a:avLst/>
                          </a:prstGeom>
                          <a:solidFill>
                            <a:prstClr val="white"/>
                          </a:solidFill>
                          <a:ln>
                            <a:noFill/>
                          </a:ln>
                        </wps:spPr>
                        <wps:txbx>
                          <w:txbxContent>
                            <w:p w14:paraId="78D7D2F0" w14:textId="7EAFBE52" w:rsidR="007921D9" w:rsidRPr="00F525E0" w:rsidRDefault="007921D9" w:rsidP="00F525E0">
                              <w:pPr>
                                <w:pStyle w:val="a7"/>
                                <w:jc w:val="cente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w:t>
                              </w:r>
                              <w:r>
                                <w:rPr>
                                  <w:rFonts w:hint="eastAsia"/>
                                </w:rPr>
                                <w:t>Design</w:t>
                              </w:r>
                              <w:r>
                                <w:t xml:space="preserve"> of cascading detection model based on AH event det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 name="图片 4"/>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696335"/>
                          </a:xfrm>
                          <a:prstGeom prst="rect">
                            <a:avLst/>
                          </a:prstGeom>
                        </pic:spPr>
                      </pic:pic>
                    </wpg:wgp>
                  </a:graphicData>
                </a:graphic>
              </wp:anchor>
            </w:drawing>
          </mc:Choice>
          <mc:Fallback>
            <w:pict>
              <v:group w14:anchorId="1DFBEA24" id="组合 8" o:spid="_x0000_s1026" style="position:absolute;left:0;text-align:left;margin-left:.35pt;margin-top:80.85pt;width:415.3pt;height:313.1pt;z-index:251766784" coordsize="52743,3976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">
                <v:shapetype id="_x0000_t202" coordsize="21600,21600" o:spt="202" path="m,l,21600r21600,l21600,xe">
                  <v:stroke joinstyle="miter"/>
                  <v:path gradientshapeok="t" o:connecttype="rect"/>
                </v:shapetype>
                <v:shape id="文本框 2" o:spid="_x0000_s1027" type="#_x0000_t202" style="position:absolute;top:37783;width:5273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14:paraId="78D7D2F0" w14:textId="7EAFBE52" w:rsidR="007921D9" w:rsidRPr="00F525E0" w:rsidRDefault="007921D9" w:rsidP="00F525E0">
                        <w:pPr>
                          <w:pStyle w:val="a7"/>
                          <w:jc w:val="cente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w:t>
                        </w:r>
                        <w:r>
                          <w:rPr>
                            <w:rFonts w:hint="eastAsia"/>
                          </w:rPr>
                          <w:t>Design</w:t>
                        </w:r>
                        <w:r>
                          <w:t xml:space="preserve"> of cascading detection model based on AH event detect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8" type="#_x0000_t75" style="position:absolute;width:52743;height:36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">
                  <v:imagedata r:id="rId9" o:title=""/>
                </v:shape>
                <w10:wrap type="topAndBottom"/>
              </v:group>
            </w:pict>
          </mc:Fallback>
        </mc:AlternateContent>
      </w:r>
      <w:r w:rsidR="005C12A7">
        <w:rPr>
          <w:rFonts w:hint="eastAsia"/>
          <w:noProof/>
        </w:rPr>
        <w:t>T</w:t>
      </w:r>
      <w:r w:rsidR="005C12A7">
        <w:rPr>
          <w:noProof/>
        </w:rPr>
        <w:t xml:space="preserve">he cascading detection model based on </w:t>
      </w:r>
      <w:r w:rsidR="003C5026">
        <w:rPr>
          <w:noProof/>
        </w:rPr>
        <w:t>AH event</w:t>
      </w:r>
      <w:r w:rsidR="005C12A7">
        <w:rPr>
          <w:noProof/>
        </w:rPr>
        <w:t xml:space="preserve"> detection is shown in Fig.1</w:t>
      </w:r>
      <w:r w:rsidR="00F525E0">
        <w:rPr>
          <w:noProof/>
        </w:rPr>
        <w:t xml:space="preserve">. It mainly includes the </w:t>
      </w:r>
      <w:r w:rsidR="00F525E0" w:rsidRPr="00C94633">
        <w:rPr>
          <w:noProof/>
        </w:rPr>
        <w:t>following four steps</w:t>
      </w:r>
      <w:r w:rsidR="00F525E0">
        <w:rPr>
          <w:noProof/>
        </w:rPr>
        <w:t xml:space="preserve">: 1) </w:t>
      </w:r>
      <w:r w:rsidR="0097036F">
        <w:rPr>
          <w:noProof/>
        </w:rPr>
        <w:t>I</w:t>
      </w:r>
      <w:r w:rsidR="00F525E0">
        <w:rPr>
          <w:noProof/>
        </w:rPr>
        <w:t>nvalid data removing, filtering, segmenting with a sliding window</w:t>
      </w:r>
      <w:r w:rsidR="003563B3">
        <w:rPr>
          <w:noProof/>
        </w:rPr>
        <w:t xml:space="preserve"> and SpO</w:t>
      </w:r>
      <w:r w:rsidR="003563B3" w:rsidRPr="003563B3">
        <w:rPr>
          <w:noProof/>
          <w:vertAlign w:val="subscript"/>
        </w:rPr>
        <w:t>2</w:t>
      </w:r>
      <w:r w:rsidR="003563B3">
        <w:rPr>
          <w:rFonts w:hint="eastAsia"/>
          <w:noProof/>
        </w:rPr>
        <w:t xml:space="preserve"> </w:t>
      </w:r>
      <w:r w:rsidR="003563B3">
        <w:rPr>
          <w:noProof/>
        </w:rPr>
        <w:t>aligning</w:t>
      </w:r>
      <w:r w:rsidR="0097036F">
        <w:rPr>
          <w:noProof/>
        </w:rPr>
        <w:t>.</w:t>
      </w:r>
      <w:r w:rsidR="003563B3">
        <w:rPr>
          <w:noProof/>
        </w:rPr>
        <w:t xml:space="preserve"> 2</w:t>
      </w:r>
      <w:r w:rsidR="0097036F">
        <w:rPr>
          <w:noProof/>
        </w:rPr>
        <w:t>) S</w:t>
      </w:r>
      <w:r w:rsidR="003563B3">
        <w:rPr>
          <w:noProof/>
        </w:rPr>
        <w:t>pecific feature set extracted from each segment</w:t>
      </w:r>
      <w:r w:rsidR="0097036F">
        <w:rPr>
          <w:noProof/>
        </w:rPr>
        <w:t>.</w:t>
      </w:r>
      <w:r w:rsidR="003563B3">
        <w:rPr>
          <w:noProof/>
        </w:rPr>
        <w:t xml:space="preserve"> 3)                                  </w:t>
      </w:r>
      <w:r w:rsidR="0097036F">
        <w:rPr>
          <w:noProof/>
        </w:rPr>
        <w:t>C</w:t>
      </w:r>
      <w:r w:rsidR="003563B3">
        <w:rPr>
          <w:noProof/>
        </w:rPr>
        <w:t xml:space="preserve">ascading detection model predicts every segment and </w:t>
      </w:r>
      <w:r w:rsidR="0097036F">
        <w:rPr>
          <w:noProof/>
        </w:rPr>
        <w:t xml:space="preserve">outputs a sequence of results. </w:t>
      </w:r>
      <w:r w:rsidR="003563B3" w:rsidRPr="003563B3">
        <w:rPr>
          <w:noProof/>
        </w:rPr>
        <w:t xml:space="preserve">4) </w:t>
      </w:r>
      <w:r w:rsidR="0097036F">
        <w:rPr>
          <w:noProof/>
        </w:rPr>
        <w:t>E</w:t>
      </w:r>
      <w:r w:rsidR="003563B3">
        <w:rPr>
          <w:noProof/>
        </w:rPr>
        <w:t xml:space="preserve">vent detector </w:t>
      </w:r>
      <w:r w:rsidR="0097036F">
        <w:rPr>
          <w:noProof/>
        </w:rPr>
        <w:t xml:space="preserve">corrects the invalid results in the sequence and </w:t>
      </w:r>
      <w:r w:rsidR="003563B3">
        <w:rPr>
          <w:noProof/>
        </w:rPr>
        <w:t>calculates the AHI.</w:t>
      </w:r>
      <w:r w:rsidR="003563B3">
        <w:t xml:space="preserve"> </w:t>
      </w:r>
    </w:p>
    <w:p w14:paraId="255551A7" w14:textId="515FFC12" w:rsidR="005C12A7" w:rsidRPr="003E4937" w:rsidRDefault="005C12A7">
      <w:pPr>
        <w:rPr>
          <w:b/>
        </w:rPr>
      </w:pPr>
    </w:p>
    <w:p w14:paraId="5AB3CCC2" w14:textId="26A0B524" w:rsidR="00310DE6" w:rsidRDefault="00310DE6"/>
    <w:p w14:paraId="3EC32311" w14:textId="73701A8C" w:rsidR="00310DE6" w:rsidRDefault="0038068F">
      <w:pPr>
        <w:rPr>
          <w:b/>
        </w:rPr>
      </w:pPr>
      <w:r>
        <w:rPr>
          <w:rFonts w:hint="eastAsia"/>
          <w:b/>
        </w:rPr>
        <w:t>S</w:t>
      </w:r>
      <w:r>
        <w:rPr>
          <w:b/>
        </w:rPr>
        <w:t>ignal preprocessing</w:t>
      </w:r>
    </w:p>
    <w:p w14:paraId="0B645505" w14:textId="484A890B" w:rsidR="00310DE6" w:rsidRDefault="0038068F" w:rsidP="00DD601F">
      <w:r>
        <w:t xml:space="preserve">Signal preprocessing includes the following four steps: 1) </w:t>
      </w:r>
      <w:r w:rsidR="00E02016">
        <w:t>Invalid data removing. Normal people’s SpO</w:t>
      </w:r>
      <w:r w:rsidR="00E02016" w:rsidRPr="00E02016">
        <w:rPr>
          <w:vertAlign w:val="subscript"/>
        </w:rPr>
        <w:t>2</w:t>
      </w:r>
      <w:r w:rsidR="00E02016">
        <w:t xml:space="preserve"> tends to </w:t>
      </w:r>
      <w:r w:rsidR="009225D2">
        <w:t>stay</w:t>
      </w:r>
      <w:r w:rsidR="00E02016">
        <w:t xml:space="preserve"> around 98%, therefore any SpO</w:t>
      </w:r>
      <w:r w:rsidR="00E02016" w:rsidRPr="00E02016">
        <w:rPr>
          <w:vertAlign w:val="subscript"/>
        </w:rPr>
        <w:t>2</w:t>
      </w:r>
      <w:r w:rsidR="00E02016">
        <w:t xml:space="preserve"> values </w:t>
      </w:r>
      <w:r w:rsidR="007D3DF7">
        <w:t>lower</w:t>
      </w:r>
      <w:r w:rsidR="00E02016">
        <w:t xml:space="preserve"> than 80% were considered as artifacts and removed from analysis (5.8% of data). 2) Filtering. </w:t>
      </w:r>
      <w:r w:rsidR="002A196D">
        <w:t>A</w:t>
      </w:r>
      <w:r w:rsidR="001B4FAA">
        <w:t xml:space="preserve"> 4-point sliding average filter and a third-order Butterworth high-pass filter </w:t>
      </w:r>
      <w:r w:rsidR="002A196D">
        <w:t xml:space="preserve">with a cut-off frequency of 0.05Hz </w:t>
      </w:r>
      <w:r w:rsidR="001B4FAA">
        <w:t>were adopted</w:t>
      </w:r>
      <w:r w:rsidR="002A196D">
        <w:t xml:space="preserve"> to avoid the baseline drift and high-frequency noise caused by artifacts</w:t>
      </w:r>
      <w:r w:rsidR="001B4FAA">
        <w:t>. 3) Segmenting. The original signals were segmented by a 60</w:t>
      </w:r>
      <w:r w:rsidR="002F0D8E">
        <w:t>s</w:t>
      </w:r>
      <w:r w:rsidR="001B4FAA">
        <w:t xml:space="preserve"> window and a 10s window respectively. The step of both windows was set to </w:t>
      </w:r>
      <w:r w:rsidR="00412489">
        <w:t>1s</w:t>
      </w:r>
      <w:r w:rsidR="001B4FAA">
        <w:t>. Segments were categorized into two classes: AH</w:t>
      </w:r>
      <w:r w:rsidR="002A196D">
        <w:t xml:space="preserve"> </w:t>
      </w:r>
      <w:r w:rsidR="001B4FAA">
        <w:t xml:space="preserve">and N (normal). </w:t>
      </w:r>
      <w:r w:rsidR="00934634">
        <w:t>The segments containing more than five seconds’ SAHS were labeled as AH.</w:t>
      </w:r>
      <w:r w:rsidR="001B4FAA">
        <w:t xml:space="preserve"> Other cases </w:t>
      </w:r>
      <w:r w:rsidR="001B4FAA" w:rsidRPr="00C94633">
        <w:t>were</w:t>
      </w:r>
      <w:r w:rsidR="001B4FAA" w:rsidRPr="001B4FAA">
        <w:t xml:space="preserve"> </w:t>
      </w:r>
      <w:r w:rsidR="001B4FAA">
        <w:t xml:space="preserve">labeled as N. 4) </w:t>
      </w:r>
      <w:r w:rsidR="000B2926">
        <w:rPr>
          <w:noProof/>
        </w:rPr>
        <w:t>SpO</w:t>
      </w:r>
      <w:r w:rsidR="000B2926" w:rsidRPr="003563B3">
        <w:rPr>
          <w:noProof/>
          <w:vertAlign w:val="subscript"/>
        </w:rPr>
        <w:t>2</w:t>
      </w:r>
      <w:r w:rsidR="000B2926">
        <w:rPr>
          <w:rFonts w:hint="eastAsia"/>
          <w:noProof/>
        </w:rPr>
        <w:t xml:space="preserve"> </w:t>
      </w:r>
      <w:r w:rsidR="000B2926">
        <w:rPr>
          <w:noProof/>
        </w:rPr>
        <w:t xml:space="preserve">aligning. Considering </w:t>
      </w:r>
      <w:r w:rsidR="007D3DF7">
        <w:rPr>
          <w:noProof/>
        </w:rPr>
        <w:t>SpO</w:t>
      </w:r>
      <w:r w:rsidR="007D3DF7" w:rsidRPr="007D3DF7">
        <w:rPr>
          <w:noProof/>
          <w:vertAlign w:val="subscript"/>
        </w:rPr>
        <w:t>2</w:t>
      </w:r>
      <w:r w:rsidR="007D3DF7">
        <w:rPr>
          <w:noProof/>
        </w:rPr>
        <w:t xml:space="preserve"> responses slowly to AH events</w:t>
      </w:r>
      <w:r w:rsidR="002450E1">
        <w:t xml:space="preserve"> </w:t>
      </w:r>
      <w:r w:rsidR="000B2926">
        <w:fldChar w:fldCharType="begin"/>
      </w:r>
      <w:r w:rsidR="00C94633">
        <w:instrText xml:space="preserve"> ADDIN EN.CITE &lt;EndNote&gt;&lt;Cite&gt;&lt;Author&gt;Selvaraj&lt;/Author&gt;&lt;Year&gt;2013&lt;/Year&gt;&lt;RecNum&gt;23&lt;/RecNum&gt;&lt;DisplayText&gt;&lt;style face="superscript"&gt;[18]&lt;/style&gt;&lt;/DisplayText&gt;&lt;record&gt;&lt;rec-number&gt;23&lt;/rec-number&gt;&lt;foreign-keys&gt;&lt;key app="EN" db-id="5zp0rzevixdad7eps2dpfwx9vfwwaafzs5ts" timestamp="1545825310"&gt;23&lt;/key&gt;&lt;/foreign-keys&gt;&lt;ref-type name="Book Section"&gt;5&lt;/ref-type&gt;&lt;contributors&gt;&lt;authors&gt;&lt;author&gt;Selvaraj, Nandakumar&lt;/author&gt;&lt;author&gt;Narasimhan, Ravi&lt;/author&gt;&lt;author&gt;Ieee,&lt;/author&gt;&lt;/authors&gt;&lt;/contributors&gt;&lt;titles&gt;&lt;title&gt;Detection of Sleep Apnea on a Per-Second Basis Using Respiratory Signals&lt;/title&gt;&lt;secondary-title&gt;2013 35th Annual International Conference of the Ieee Engineering in Medicine and Biology Society&lt;/secondary-title&gt;&lt;tertiary-title&gt;IEEE Engineering in Medicine and Biology Society Conference Proceedings&lt;/tertiary-title&gt;&lt;/titles&gt;&lt;pages&gt;2124-2127&lt;/pages&gt;&lt;dates&gt;&lt;year&gt;2013&lt;/year&gt;&lt;/dates&gt;&lt;isbn&gt;978-1-4577-0216-7&lt;/isbn&gt;&lt;accession-num&gt;WOS:000341702102149&lt;/accession-num&gt;&lt;urls&gt;&lt;related-urls&gt;&lt;url&gt;&amp;lt;Go to ISI&amp;gt;://WOS:000341702102149&lt;/url&gt;&lt;/related-urls&gt;&lt;/urls&gt;&lt;/record&gt;&lt;/Cite&gt;&lt;/EndNote&gt;</w:instrText>
      </w:r>
      <w:r w:rsidR="000B2926">
        <w:fldChar w:fldCharType="separate"/>
      </w:r>
      <w:r w:rsidR="00C94633" w:rsidRPr="00C94633">
        <w:rPr>
          <w:noProof/>
          <w:vertAlign w:val="superscript"/>
        </w:rPr>
        <w:t>[18]</w:t>
      </w:r>
      <w:r w:rsidR="000B2926">
        <w:fldChar w:fldCharType="end"/>
      </w:r>
      <w:r w:rsidR="000B2926">
        <w:rPr>
          <w:noProof/>
        </w:rPr>
        <w:t>, we moved SpO</w:t>
      </w:r>
      <w:r w:rsidR="000B2926" w:rsidRPr="000B2926">
        <w:rPr>
          <w:noProof/>
          <w:vertAlign w:val="subscript"/>
        </w:rPr>
        <w:t>2</w:t>
      </w:r>
      <w:r w:rsidR="000B2926">
        <w:t xml:space="preserve"> forward </w:t>
      </w:r>
      <w:r w:rsidR="000B2926">
        <w:rPr>
          <w:rFonts w:hint="eastAsia"/>
        </w:rPr>
        <w:t>τ</w:t>
      </w:r>
      <w:r w:rsidR="000B2926">
        <w:t xml:space="preserve"> seconds</w:t>
      </w:r>
      <w:r w:rsidR="002450E1">
        <w:t xml:space="preserve"> (0&lt;</w:t>
      </w:r>
      <w:r w:rsidR="002450E1">
        <w:rPr>
          <w:rFonts w:hint="eastAsia"/>
        </w:rPr>
        <w:t>τ&lt;</w:t>
      </w:r>
      <w:r w:rsidR="002450E1">
        <w:t>30)</w:t>
      </w:r>
      <w:r w:rsidR="007D3DF7">
        <w:t>.</w:t>
      </w:r>
      <w:r w:rsidR="002450E1">
        <w:t xml:space="preserve"> </w:t>
      </w:r>
      <w:r w:rsidR="007D3DF7">
        <w:t>I</w:t>
      </w:r>
      <w:r w:rsidR="002450E1">
        <w:t xml:space="preserve">t was shown in </w:t>
      </w:r>
      <w:r w:rsidR="00B8612D">
        <w:t>the</w:t>
      </w:r>
      <w:r w:rsidR="000B2926">
        <w:t xml:space="preserve"> results that the model perform</w:t>
      </w:r>
      <w:r w:rsidR="002450E1">
        <w:t>ed</w:t>
      </w:r>
      <w:r w:rsidR="000B2926">
        <w:t xml:space="preserve"> best </w:t>
      </w:r>
      <w:r w:rsidR="00106351">
        <w:t xml:space="preserve">with </w:t>
      </w:r>
      <w:r w:rsidR="00106351">
        <w:rPr>
          <w:rFonts w:hint="eastAsia"/>
        </w:rPr>
        <w:t>τ</w:t>
      </w:r>
      <w:r w:rsidR="000B2926">
        <w:t xml:space="preserve"> set to 23s. </w:t>
      </w:r>
      <w:r w:rsidR="002450E1">
        <w:t>After preprocessing, w</w:t>
      </w:r>
      <w:r w:rsidR="000B2926">
        <w:t xml:space="preserve">e totally obtained 35,309 AH segments and 249,977 N segments. </w:t>
      </w:r>
    </w:p>
    <w:p w14:paraId="1FC055A6" w14:textId="6F6C9E4D" w:rsidR="00310DE6" w:rsidRDefault="00310DE6">
      <w:pPr>
        <w:tabs>
          <w:tab w:val="center" w:pos="4156"/>
          <w:tab w:val="right" w:pos="10109"/>
        </w:tabs>
      </w:pPr>
    </w:p>
    <w:p w14:paraId="3FA26FC0" w14:textId="47577A90" w:rsidR="0073121A" w:rsidRDefault="000B2926">
      <w:pPr>
        <w:tabs>
          <w:tab w:val="center" w:pos="4156"/>
          <w:tab w:val="right" w:pos="10109"/>
        </w:tabs>
        <w:rPr>
          <w:b/>
        </w:rPr>
      </w:pPr>
      <w:r>
        <w:rPr>
          <w:rFonts w:hint="eastAsia"/>
          <w:b/>
        </w:rPr>
        <w:t>F</w:t>
      </w:r>
      <w:r>
        <w:rPr>
          <w:b/>
        </w:rPr>
        <w:t>eature extraction</w:t>
      </w:r>
    </w:p>
    <w:p w14:paraId="667A8AE4" w14:textId="32923F5E" w:rsidR="00310DE6" w:rsidRDefault="00373D51">
      <w:pPr>
        <w:tabs>
          <w:tab w:val="center" w:pos="4156"/>
          <w:tab w:val="right" w:pos="10109"/>
        </w:tabs>
        <w:rPr>
          <w:b/>
        </w:rPr>
      </w:pPr>
      <w:r>
        <w:rPr>
          <w:rFonts w:hint="eastAsia"/>
          <w:b/>
        </w:rPr>
        <w:t>N</w:t>
      </w:r>
      <w:r>
        <w:rPr>
          <w:b/>
        </w:rPr>
        <w:t>F Feature set</w:t>
      </w:r>
    </w:p>
    <w:p w14:paraId="062F3BF3" w14:textId="05ECB124" w:rsidR="00310DE6" w:rsidRDefault="000643C0">
      <w:pPr>
        <w:tabs>
          <w:tab w:val="center" w:pos="4156"/>
          <w:tab w:val="right" w:pos="10109"/>
        </w:tabs>
      </w:pPr>
      <w:r>
        <w:t xml:space="preserve">According to </w:t>
      </w:r>
      <w:r w:rsidR="00692441">
        <w:t xml:space="preserve">AASM’s definition of </w:t>
      </w:r>
      <w:r w:rsidR="003C5026">
        <w:t>AH events</w:t>
      </w:r>
      <w:r w:rsidR="00692441">
        <w:t xml:space="preserve">, there is important information in NF’s amplitude. </w:t>
      </w:r>
      <w:r w:rsidR="00692441">
        <w:lastRenderedPageBreak/>
        <w:t xml:space="preserve">Therefore, we firstly extracted the </w:t>
      </w:r>
      <w:r w:rsidR="00106351">
        <w:t>maximum (</w:t>
      </w:r>
      <m:oMath>
        <m:sSub>
          <m:sSubPr>
            <m:ctrlPr>
              <w:rPr>
                <w:rFonts w:ascii="Cambria Math" w:hAnsi="Cambria Math"/>
                <w:i/>
              </w:rPr>
            </m:ctrlPr>
          </m:sSubPr>
          <m:e>
            <m:r>
              <w:rPr>
                <w:rFonts w:ascii="Cambria Math" w:hAnsi="Cambria Math" w:hint="eastAsia"/>
              </w:rPr>
              <m:t>F</m:t>
            </m:r>
          </m:e>
          <m:sub>
            <m:r>
              <w:rPr>
                <w:rFonts w:ascii="Cambria Math" w:hAnsi="Cambria Math"/>
              </w:rPr>
              <m:t>p</m:t>
            </m:r>
          </m:sub>
        </m:sSub>
      </m:oMath>
      <w:r w:rsidR="00106351">
        <w:t>) and minimum</w:t>
      </w:r>
      <w:r w:rsidR="00692441">
        <w:t xml:space="preserve"> </w:t>
      </w:r>
      <m:oMath>
        <m:sSub>
          <m:sSubPr>
            <m:ctrlPr>
              <w:rPr>
                <w:rFonts w:ascii="Cambria Math" w:hAnsi="Cambria Math"/>
                <w:i/>
              </w:rPr>
            </m:ctrlPr>
          </m:sSubPr>
          <m:e>
            <m:r>
              <w:rPr>
                <w:rFonts w:ascii="Cambria Math" w:hAnsi="Cambria Math"/>
              </w:rPr>
              <m:t>(</m:t>
            </m:r>
            <m:r>
              <w:rPr>
                <w:rFonts w:ascii="Cambria Math" w:hAnsi="Cambria Math" w:hint="eastAsia"/>
              </w:rPr>
              <m:t>F</m:t>
            </m:r>
          </m:e>
          <m:sub>
            <m:r>
              <w:rPr>
                <w:rFonts w:ascii="Cambria Math" w:hAnsi="Cambria Math"/>
              </w:rPr>
              <m:t>v</m:t>
            </m:r>
          </m:sub>
        </m:sSub>
        <m:r>
          <w:rPr>
            <w:rFonts w:ascii="Cambria Math" w:hAnsi="Cambria Math"/>
          </w:rPr>
          <m:t>)</m:t>
        </m:r>
      </m:oMath>
      <w:r w:rsidR="00106351">
        <w:rPr>
          <w:rFonts w:hint="eastAsia"/>
        </w:rPr>
        <w:t xml:space="preserve"> </w:t>
      </w:r>
      <w:r w:rsidR="00692441">
        <w:t>points in NF</w:t>
      </w:r>
      <w:r w:rsidR="0018106A">
        <w:t>.</w:t>
      </w:r>
      <w:r w:rsidR="00692441">
        <w:t xml:space="preserve"> </w:t>
      </w:r>
      <w:r w:rsidR="0018106A">
        <w:t>Then</w:t>
      </w:r>
      <w:r w:rsidR="00692441">
        <w:t xml:space="preserve"> the tidal volume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m:t>
        </m:r>
      </m:oMath>
      <w:r w:rsidR="00692441">
        <w:t>of per breath</w:t>
      </w:r>
      <w:r w:rsidR="00692441">
        <w:rPr>
          <w:rFonts w:hint="eastAsia"/>
        </w:rPr>
        <w:t xml:space="preserve"> </w:t>
      </w:r>
      <w:r w:rsidR="0018106A">
        <w:t>was</w:t>
      </w:r>
      <w:r w:rsidR="00692441">
        <w:t xml:space="preserve"> calculated by the difference between adjacent two extreme points</w:t>
      </w:r>
      <w:r w:rsidR="001F273F">
        <w:rPr>
          <w:rFonts w:hint="eastAsia"/>
        </w:rPr>
        <w:t>.</w:t>
      </w:r>
      <w:r w:rsidR="00692441">
        <w:t xml:space="preserve"> The mean, standard deviation and range coefficient</w:t>
      </w:r>
      <w:r w:rsidR="0018106A">
        <w:t>s</w:t>
      </w:r>
      <w:r w:rsidR="00692441">
        <w:t xml:space="preserve"> of tidal volume </w:t>
      </w:r>
      <w:r w:rsidR="0018106A">
        <w:t>were</w:t>
      </w:r>
      <w:r w:rsidR="00692441">
        <w:t xml:space="preserve"> extracted from each segment. </w:t>
      </w:r>
      <w:r w:rsidR="00907677">
        <w:t xml:space="preserve">Meanwhile we calculated the baseline of tidal volume every thirty seconds </w:t>
      </w:r>
      <w:r w:rsidR="0018106A">
        <w:t>following</w:t>
      </w:r>
      <w:r w:rsidR="00907677" w:rsidRPr="0018106A">
        <w:t xml:space="preserve"> equation (1).</w:t>
      </w:r>
      <w:r w:rsidR="00907677">
        <w:t xml:space="preserve"> </w:t>
      </w:r>
    </w:p>
    <w:p w14:paraId="09231150" w14:textId="1945D50C" w:rsidR="00310DE6" w:rsidRDefault="009A2410" w:rsidP="0051527A">
      <w:pPr>
        <w:tabs>
          <w:tab w:val="center" w:pos="4156"/>
          <w:tab w:val="right" w:pos="10110"/>
        </w:tabs>
      </w:pPr>
      <w:r>
        <w:tab/>
      </w:r>
      <m:oMath>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hint="eastAsia"/>
              </w:rPr>
              <m:t>v</m:t>
            </m:r>
          </m:sub>
        </m:sSub>
        <m:d>
          <m:dPr>
            <m:ctrlPr>
              <w:rPr>
                <w:rFonts w:ascii="Cambria Math" w:hAnsi="Cambria Math"/>
                <w:i/>
              </w:rPr>
            </m:ctrlPr>
          </m:dPr>
          <m:e>
            <m:r>
              <w:rPr>
                <w:rFonts w:ascii="Cambria Math" w:hAnsi="Cambria Math"/>
              </w:rPr>
              <m:t>i-30:i</m:t>
            </m:r>
          </m:e>
        </m:d>
        <m:r>
          <w:rPr>
            <w:rFonts w:ascii="Cambria Math" w:hAnsi="Cambria Math"/>
          </w:rPr>
          <m:t>]</m:t>
        </m:r>
      </m:oMath>
      <w:r>
        <w:tab/>
      </w:r>
      <w:bookmarkStart w:id="3" w:name="_Ref532998949"/>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1</w:t>
      </w:r>
      <w:r w:rsidR="009B6D6C">
        <w:rPr>
          <w:noProof/>
        </w:rPr>
        <w:fldChar w:fldCharType="end"/>
      </w:r>
      <w:bookmarkEnd w:id="3"/>
      <w:r>
        <w:rPr>
          <w:rFonts w:hint="eastAsia"/>
        </w:rPr>
        <w:t>）</w:t>
      </w:r>
    </w:p>
    <w:p w14:paraId="79630F85" w14:textId="77777777" w:rsidR="007C7A32" w:rsidRPr="0051527A" w:rsidRDefault="007C7A32" w:rsidP="0051527A">
      <w:pPr>
        <w:tabs>
          <w:tab w:val="center" w:pos="4156"/>
          <w:tab w:val="right" w:pos="10110"/>
        </w:tabs>
        <w:rPr>
          <w:vanish/>
        </w:rPr>
      </w:pPr>
    </w:p>
    <w:p w14:paraId="215BDB25" w14:textId="2F1C8038" w:rsidR="00310DE6" w:rsidRDefault="00E142A7" w:rsidP="007632C0">
      <w:r>
        <w:rPr>
          <w:rFonts w:hint="eastAsia"/>
        </w:rPr>
        <w:t>I</w:t>
      </w:r>
      <w:r>
        <w:t xml:space="preserve">n the equation, </w:t>
      </w:r>
      <m:oMath>
        <m:r>
          <w:rPr>
            <w:rFonts w:ascii="Cambria Math" w:hAnsi="Cambria Math"/>
          </w:rPr>
          <m:t>i</m:t>
        </m:r>
      </m:oMath>
      <w:r>
        <w:t xml:space="preserve"> represents the </w:t>
      </w:r>
      <m:oMath>
        <m:r>
          <w:rPr>
            <w:rFonts w:ascii="Cambria Math" w:hAnsi="Cambria Math"/>
          </w:rPr>
          <m:t>ith</m:t>
        </m:r>
      </m:oMath>
      <w:r>
        <w:rPr>
          <w:rFonts w:hint="eastAsia"/>
        </w:rPr>
        <w:t xml:space="preserve"> </w:t>
      </w:r>
      <w:r>
        <w:t>segment</w:t>
      </w:r>
      <w:r w:rsidR="0018106A">
        <w:rPr>
          <w:rFonts w:hint="eastAsia"/>
        </w:rPr>
        <w:t>.</w:t>
      </w:r>
      <w:r w:rsidR="0018106A">
        <w:t xml:space="preserve"> </w:t>
      </w:r>
      <w:r>
        <w:t xml:space="preserve"> </w:t>
      </w:r>
      <w:r w:rsidR="0018106A">
        <w:t>Then</w:t>
      </w:r>
      <w:r>
        <w:t xml:space="preserve"> the number of breaths with a tidal volume reduction more than 30% </w:t>
      </w:r>
      <w:r w:rsidR="0018106A">
        <w:t>(</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r>
          <w:rPr>
            <w:rFonts w:ascii="Cambria Math" w:hAnsi="Cambria Math"/>
          </w:rPr>
          <m:t xml:space="preserve">) </m:t>
        </m:r>
      </m:oMath>
      <w:r>
        <w:t xml:space="preserve">and 70% </w:t>
      </w:r>
      <w:r w:rsidR="0018106A">
        <w:rPr>
          <w:rFonts w:hint="eastAsia"/>
        </w:rPr>
        <w:t>(</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r>
          <w:rPr>
            <w:rFonts w:ascii="Cambria Math" w:hAnsi="Cambria Math"/>
          </w:rPr>
          <m:t xml:space="preserve">) </m:t>
        </m:r>
      </m:oMath>
      <w:r>
        <w:t xml:space="preserve">and the number of normal breaths </w:t>
      </w:r>
      <m:oMath>
        <m:r>
          <m:rPr>
            <m:sty m:val="p"/>
          </m:rPr>
          <w:rPr>
            <w:rFonts w:ascii="Cambria Math" w:hAnsi="Cambria Math"/>
          </w:rPr>
          <m:t>(</m:t>
        </m:r>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r>
          <w:rPr>
            <w:rFonts w:ascii="Cambria Math" w:hAnsi="Cambria Math"/>
          </w:rPr>
          <m:t xml:space="preserve">) </m:t>
        </m:r>
      </m:oMath>
      <w:r w:rsidR="0018106A">
        <w:rPr>
          <w:rFonts w:hint="eastAsia"/>
        </w:rPr>
        <w:t xml:space="preserve"> </w:t>
      </w:r>
      <w:r w:rsidR="0018106A">
        <w:t xml:space="preserve">were calculated </w:t>
      </w:r>
      <w:r>
        <w:t>following the equations (2) ~ (4)</w:t>
      </w:r>
      <w:r>
        <w:rPr>
          <w:rFonts w:hint="eastAsia"/>
        </w:rPr>
        <w:t>.</w:t>
      </w:r>
      <w:r>
        <w:t xml:space="preserve"> </w:t>
      </w:r>
    </w:p>
    <w:p w14:paraId="310AFC19" w14:textId="27DCF9E7"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bookmarkStart w:id="4" w:name="_Ref532999053"/>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2</w:t>
      </w:r>
      <w:r w:rsidR="009B6D6C">
        <w:rPr>
          <w:noProof/>
        </w:rPr>
        <w:fldChar w:fldCharType="end"/>
      </w:r>
      <w:bookmarkEnd w:id="4"/>
      <w:r>
        <w:rPr>
          <w:rFonts w:hint="eastAsia"/>
        </w:rPr>
        <w:t>）</w:t>
      </w:r>
    </w:p>
    <w:p w14:paraId="685756E0" w14:textId="77777777" w:rsidR="007C7A32" w:rsidRPr="0051527A" w:rsidRDefault="007C7A32" w:rsidP="0051527A">
      <w:pPr>
        <w:tabs>
          <w:tab w:val="center" w:pos="4156"/>
          <w:tab w:val="right" w:pos="10109"/>
        </w:tabs>
        <w:rPr>
          <w:vanish/>
        </w:rPr>
      </w:pPr>
    </w:p>
    <w:p w14:paraId="785BBE8D" w14:textId="166EDD0E"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3</w:t>
      </w:r>
      <w:r w:rsidR="009B6D6C">
        <w:rPr>
          <w:noProof/>
        </w:rPr>
        <w:fldChar w:fldCharType="end"/>
      </w:r>
      <w:r>
        <w:rPr>
          <w:rFonts w:hint="eastAsia"/>
        </w:rPr>
        <w:t>）</w:t>
      </w:r>
    </w:p>
    <w:p w14:paraId="79ACCF6D" w14:textId="77777777" w:rsidR="007C7A32" w:rsidRPr="0051527A" w:rsidRDefault="007C7A32" w:rsidP="0051527A">
      <w:pPr>
        <w:tabs>
          <w:tab w:val="center" w:pos="4156"/>
          <w:tab w:val="right" w:pos="10109"/>
        </w:tabs>
        <w:rPr>
          <w:vanish/>
        </w:rPr>
      </w:pPr>
    </w:p>
    <w:p w14:paraId="3D6AC026" w14:textId="59A75691"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bookmarkStart w:id="5" w:name="_Ref532999064"/>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4</w:t>
      </w:r>
      <w:r w:rsidR="009B6D6C">
        <w:rPr>
          <w:noProof/>
        </w:rPr>
        <w:fldChar w:fldCharType="end"/>
      </w:r>
      <w:bookmarkEnd w:id="5"/>
      <w:r>
        <w:rPr>
          <w:rFonts w:hint="eastAsia"/>
        </w:rPr>
        <w:t>）</w:t>
      </w:r>
      <w:r>
        <w:t xml:space="preserve"> </w:t>
      </w:r>
    </w:p>
    <w:p w14:paraId="759E72B1" w14:textId="77777777" w:rsidR="007C7A32" w:rsidRPr="0051527A" w:rsidRDefault="007C7A32" w:rsidP="0051527A">
      <w:pPr>
        <w:tabs>
          <w:tab w:val="center" w:pos="4156"/>
          <w:tab w:val="right" w:pos="10109"/>
        </w:tabs>
        <w:rPr>
          <w:vanish/>
        </w:rPr>
      </w:pPr>
    </w:p>
    <w:p w14:paraId="435A5888" w14:textId="328F9120" w:rsidR="00310DE6" w:rsidRDefault="007632C0" w:rsidP="00EE095B">
      <w:pPr>
        <w:tabs>
          <w:tab w:val="center" w:pos="4156"/>
          <w:tab w:val="right" w:pos="10109"/>
        </w:tabs>
      </w:pPr>
      <w:r>
        <w:rPr>
          <w:rFonts w:hint="eastAsia"/>
        </w:rPr>
        <w:t>B</w:t>
      </w:r>
      <w:r>
        <w:t xml:space="preserve">esides, due to the cessation </w:t>
      </w:r>
      <w:r w:rsidR="0018106A">
        <w:t>of breathing</w:t>
      </w:r>
      <w:r>
        <w:t xml:space="preserve">, there will be fluctuations in the breathing rate </w:t>
      </w:r>
      <w:r w:rsidR="006D6E50">
        <w:t xml:space="preserve">during </w:t>
      </w:r>
      <w:r w:rsidR="003C5026">
        <w:t>AH events</w:t>
      </w:r>
      <w:r w:rsidR="006D6E50">
        <w:t xml:space="preserve">. While one </w:t>
      </w:r>
      <w:r w:rsidR="00D41AE0">
        <w:t xml:space="preserve">normal </w:t>
      </w:r>
      <w:r w:rsidR="006D6E50">
        <w:t>breath last</w:t>
      </w:r>
      <w:r w:rsidR="00D41AE0">
        <w:t>s</w:t>
      </w:r>
      <w:r w:rsidR="006D6E50">
        <w:t xml:space="preserve"> for three to five seconds</w:t>
      </w:r>
      <w:r w:rsidR="007D3DF7">
        <w:t xml:space="preserve"> and its energy will be concentrated with a peak in the corresponding frequency</w:t>
      </w:r>
      <w:r w:rsidR="006D6E50">
        <w:t xml:space="preserve">. As a result, we took the kurtosis </w:t>
      </w:r>
      <m:oMath>
        <m:r>
          <m:rPr>
            <m:sty m:val="p"/>
          </m:rPr>
          <w:rPr>
            <w:rFonts w:ascii="Cambria Math" w:hAnsi="Cambria Math"/>
          </w:rPr>
          <m:t>(</m:t>
        </m:r>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r>
          <w:rPr>
            <w:rFonts w:ascii="Cambria Math" w:hAnsi="Cambria Math"/>
          </w:rPr>
          <m:t xml:space="preserve">) </m:t>
        </m:r>
      </m:oMath>
      <w:r w:rsidR="006D6E50">
        <w:t xml:space="preserve">in 0.2-0.4 Hz of NF’s FFT as another feature. </w:t>
      </w:r>
    </w:p>
    <w:p w14:paraId="72595315" w14:textId="48CCA65A" w:rsidR="00310DE6" w:rsidRDefault="00310DE6">
      <w:pPr>
        <w:tabs>
          <w:tab w:val="center" w:pos="4156"/>
          <w:tab w:val="right" w:pos="10109"/>
        </w:tabs>
      </w:pPr>
    </w:p>
    <w:p w14:paraId="67D53753" w14:textId="5012B666" w:rsidR="00310DE6" w:rsidRPr="00B415C2" w:rsidRDefault="00B415C2">
      <w:pPr>
        <w:tabs>
          <w:tab w:val="center" w:pos="4156"/>
          <w:tab w:val="right" w:pos="10109"/>
        </w:tabs>
        <w:rPr>
          <w:b/>
        </w:rPr>
      </w:pPr>
      <w:r>
        <w:rPr>
          <w:rFonts w:hint="eastAsia"/>
          <w:b/>
        </w:rPr>
        <w:t>S</w:t>
      </w:r>
      <w:r>
        <w:rPr>
          <w:b/>
        </w:rPr>
        <w:t>pO</w:t>
      </w:r>
      <w:r w:rsidRPr="00B415C2">
        <w:rPr>
          <w:b/>
          <w:vertAlign w:val="subscript"/>
        </w:rPr>
        <w:t>2</w:t>
      </w:r>
      <w:r>
        <w:rPr>
          <w:b/>
          <w:vertAlign w:val="subscript"/>
        </w:rPr>
        <w:t xml:space="preserve"> </w:t>
      </w:r>
      <w:r>
        <w:rPr>
          <w:b/>
        </w:rPr>
        <w:t>Feature set</w:t>
      </w:r>
    </w:p>
    <w:p w14:paraId="79B85E2A" w14:textId="3AF60BE2" w:rsidR="00310DE6" w:rsidRDefault="006A6189" w:rsidP="00980E69">
      <w:r>
        <w:t>There are always fluctuations in SpO</w:t>
      </w:r>
      <w:r w:rsidRPr="006A6189">
        <w:rPr>
          <w:vertAlign w:val="subscript"/>
        </w:rPr>
        <w:t>2</w:t>
      </w:r>
      <w:r>
        <w:rPr>
          <w:vertAlign w:val="subscript"/>
        </w:rPr>
        <w:t xml:space="preserve"> </w:t>
      </w:r>
      <w:r>
        <w:t xml:space="preserve">during </w:t>
      </w:r>
      <w:r w:rsidR="003C5026">
        <w:t>AH events</w:t>
      </w:r>
      <w:r>
        <w:t>, hence we firstly calculated the standard deviation and range</w:t>
      </w:r>
      <w:r w:rsidR="00D41AE0">
        <w:t xml:space="preserve"> </w:t>
      </w:r>
      <w:r>
        <w:t>coefficients of SpO</w:t>
      </w:r>
      <w:r w:rsidRPr="006A6189">
        <w:rPr>
          <w:vertAlign w:val="subscript"/>
        </w:rPr>
        <w:t>2</w:t>
      </w:r>
      <w:r>
        <w:rPr>
          <w:vertAlign w:val="subscript"/>
        </w:rPr>
        <w:t xml:space="preserve"> </w:t>
      </w:r>
      <w:r>
        <w:t>in each segment. Meanwhile the slope of SpO</w:t>
      </w:r>
      <w:r w:rsidRPr="006A6189">
        <w:rPr>
          <w:vertAlign w:val="subscript"/>
        </w:rPr>
        <w:t>2</w:t>
      </w:r>
      <w:r>
        <w:rPr>
          <w:rFonts w:hint="eastAsia"/>
          <w:vertAlign w:val="subscript"/>
        </w:rPr>
        <w:t xml:space="preserve"> </w:t>
      </w:r>
      <w:r>
        <w:t xml:space="preserve">in each segment </w:t>
      </w:r>
      <w:r w:rsidR="00B20F02">
        <w:t>(</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r>
          <w:rPr>
            <w:rFonts w:ascii="Cambria Math" w:hAnsi="Cambria Math"/>
          </w:rPr>
          <m:t xml:space="preserve">) </m:t>
        </m:r>
      </m:oMath>
      <w:r>
        <w:t>was also calculated. At the same time the commonly used features: the time of SpO</w:t>
      </w:r>
      <w:r w:rsidRPr="006A6189">
        <w:rPr>
          <w:vertAlign w:val="subscript"/>
        </w:rPr>
        <w:t>2</w:t>
      </w:r>
      <w:r>
        <w:rPr>
          <w:rFonts w:hint="eastAsia"/>
          <w:vertAlign w:val="subscript"/>
        </w:rPr>
        <w:t xml:space="preserve"> </w:t>
      </w:r>
      <w:r>
        <w:t xml:space="preserve">stays below 92% and 91% </w:t>
      </w:r>
      <w:r w:rsidR="00B20F02">
        <w:fldChar w:fldCharType="begin">
          <w:fldData xml:space="preserve">PEVuZE5vdGU+PENpdGU+PEF1dGhvcj5PbHNvbjwvQXV0aG9yPjxZZWFyPjE5OTk8L1llYXI+PFJl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</w:fldData>
        </w:fldChar>
      </w:r>
      <w:r w:rsidR="00C94633">
        <w:instrText xml:space="preserve"> ADDIN EN.CITE </w:instrText>
      </w:r>
      <w:r w:rsidR="00C94633">
        <w:fldChar w:fldCharType="begin">
          <w:fldData xml:space="preserve">PEVuZE5vdGU+PENpdGU+PEF1dGhvcj5PbHNvbjwvQXV0aG9yPjxZZWFyPjE5OTk8L1llYXI+PFJl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</w:fldData>
        </w:fldChar>
      </w:r>
      <w:r w:rsidR="00C94633">
        <w:instrText xml:space="preserve"> ADDIN EN.CITE.DATA </w:instrText>
      </w:r>
      <w:r w:rsidR="00C94633">
        <w:fldChar w:fldCharType="end"/>
      </w:r>
      <w:r w:rsidR="00B20F02">
        <w:fldChar w:fldCharType="separate"/>
      </w:r>
      <w:r w:rsidR="00C94633" w:rsidRPr="00C94633">
        <w:rPr>
          <w:noProof/>
          <w:vertAlign w:val="superscript"/>
        </w:rPr>
        <w:t>[19, 20]</w:t>
      </w:r>
      <w:r w:rsidR="00B20F02">
        <w:fldChar w:fldCharType="end"/>
      </w:r>
      <w:r w:rsidR="00B20F02">
        <w:t xml:space="preserve"> in each segment </w:t>
      </w:r>
      <w:r>
        <w:t xml:space="preserve">were calculated as another </w:t>
      </w:r>
      <w:r w:rsidRPr="00D41AE0">
        <w:t>two features.</w:t>
      </w:r>
      <w:r w:rsidRPr="006A6189">
        <w:rPr>
          <w:rFonts w:hint="eastAsia"/>
        </w:rPr>
        <w:t xml:space="preserve"> </w:t>
      </w:r>
      <w:r w:rsidR="00D41AE0">
        <w:t xml:space="preserve">Then </w:t>
      </w:r>
      <w:r>
        <w:t xml:space="preserve">we </w:t>
      </w:r>
      <w:r w:rsidR="00B20F02">
        <w:t>took</w:t>
      </w:r>
      <w:r>
        <w:t xml:space="preserve"> </w:t>
      </w:r>
      <w:r w:rsidR="00B20F02">
        <w:t xml:space="preserve">the </w:t>
      </w:r>
      <w:r>
        <w:t xml:space="preserve">maximum </w:t>
      </w:r>
      <w:r w:rsidR="007F22C8">
        <w:t>(</w:t>
      </w:r>
      <m:oMath>
        <m:sSub>
          <m:sSubPr>
            <m:ctrlPr>
              <w:rPr>
                <w:rFonts w:ascii="Cambria Math" w:hAnsi="Cambria Math"/>
              </w:rPr>
            </m:ctrlPr>
          </m:sSubPr>
          <m:e>
            <m:r>
              <w:rPr>
                <w:rFonts w:ascii="Cambria Math" w:hAnsi="Cambria Math"/>
              </w:rPr>
              <m:t>Sp</m:t>
            </m:r>
          </m:e>
          <m:sub>
            <m:r>
              <w:rPr>
                <w:rFonts w:ascii="Cambria Math" w:hAnsi="Cambria Math"/>
              </w:rPr>
              <m:t>b1</m:t>
            </m:r>
          </m:sub>
        </m:sSub>
        <m:r>
          <w:rPr>
            <w:rFonts w:ascii="Cambria Math" w:hAnsi="Cambria Math"/>
          </w:rPr>
          <m:t>)</m:t>
        </m:r>
      </m:oMath>
      <w:r w:rsidR="007F22C8">
        <w:rPr>
          <w:rFonts w:hint="eastAsia"/>
        </w:rPr>
        <w:t xml:space="preserve"> </w:t>
      </w:r>
      <w:r>
        <w:t xml:space="preserve">and average </w:t>
      </w:r>
      <m:oMath>
        <m:sSub>
          <m:sSubPr>
            <m:ctrlPr>
              <w:rPr>
                <w:rFonts w:ascii="Cambria Math" w:hAnsi="Cambria Math"/>
              </w:rPr>
            </m:ctrlPr>
          </m:sSubPr>
          <m:e>
            <m:r>
              <w:rPr>
                <w:rFonts w:ascii="Cambria Math" w:hAnsi="Cambria Math"/>
              </w:rPr>
              <m:t>(Sp</m:t>
            </m:r>
          </m:e>
          <m:sub>
            <m:r>
              <w:rPr>
                <w:rFonts w:ascii="Cambria Math" w:hAnsi="Cambria Math"/>
              </w:rPr>
              <m:t>b2</m:t>
            </m:r>
          </m:sub>
        </m:sSub>
        <m:r>
          <w:rPr>
            <w:rFonts w:ascii="Cambria Math" w:hAnsi="Cambria Math"/>
          </w:rPr>
          <m:t xml:space="preserve">) </m:t>
        </m:r>
      </m:oMath>
      <w:r w:rsidR="00B20F02">
        <w:t>SpO</w:t>
      </w:r>
      <w:r w:rsidR="00B20F02" w:rsidRPr="00B20F02">
        <w:rPr>
          <w:vertAlign w:val="subscript"/>
        </w:rPr>
        <w:t>2</w:t>
      </w:r>
      <w:r w:rsidR="00B20F02">
        <w:t xml:space="preserve"> </w:t>
      </w:r>
      <w:r>
        <w:t>value in every thirty seconds</w:t>
      </w:r>
      <w:r w:rsidR="00B20F02" w:rsidRPr="00B20F02">
        <w:t xml:space="preserve"> </w:t>
      </w:r>
      <w:r w:rsidR="00B20F02">
        <w:t>as the baseline</w:t>
      </w:r>
      <w:r>
        <w:t xml:space="preserve">. </w:t>
      </w:r>
      <w:r w:rsidR="0069539B">
        <w:t xml:space="preserve">Then the duration </w:t>
      </w:r>
      <w:r w:rsidR="007F22C8">
        <w:t xml:space="preserve">and level </w:t>
      </w:r>
      <w:r w:rsidR="0069539B">
        <w:t xml:space="preserve">of oxygen desaturation </w:t>
      </w:r>
      <w:r w:rsidR="007F22C8">
        <w:t xml:space="preserve">were calculated </w:t>
      </w:r>
      <w:r w:rsidR="0069539B">
        <w:t>in each segment</w:t>
      </w:r>
      <w:r w:rsidR="007F22C8">
        <w:t xml:space="preserve"> following </w:t>
      </w:r>
      <w:r w:rsidR="0069539B">
        <w:t xml:space="preserve">equations (5) – (8). </w:t>
      </w:r>
    </w:p>
    <w:p w14:paraId="3BE5B80D" w14:textId="57DFCD0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bookmarkStart w:id="6" w:name="_Ref532999340"/>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5</w:t>
      </w:r>
      <w:r w:rsidR="009B6D6C">
        <w:rPr>
          <w:noProof/>
        </w:rPr>
        <w:fldChar w:fldCharType="end"/>
      </w:r>
      <w:bookmarkEnd w:id="6"/>
      <w:r>
        <w:rPr>
          <w:rFonts w:hint="eastAsia"/>
        </w:rPr>
        <w:t>）</w:t>
      </w:r>
    </w:p>
    <w:p w14:paraId="5AA2F84B" w14:textId="77777777" w:rsidR="007C7A32" w:rsidRPr="0051527A" w:rsidRDefault="007C7A32" w:rsidP="0051527A">
      <w:pPr>
        <w:tabs>
          <w:tab w:val="center" w:pos="4156"/>
          <w:tab w:val="right" w:pos="10109"/>
        </w:tabs>
        <w:rPr>
          <w:vanish/>
        </w:rPr>
      </w:pPr>
    </w:p>
    <w:p w14:paraId="53E6B505" w14:textId="48E59BF7"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6</w:t>
      </w:r>
      <w:r w:rsidR="009B6D6C">
        <w:rPr>
          <w:noProof/>
        </w:rPr>
        <w:fldChar w:fldCharType="end"/>
      </w:r>
      <w:r>
        <w:rPr>
          <w:rFonts w:hint="eastAsia"/>
        </w:rPr>
        <w:t>）</w:t>
      </w:r>
    </w:p>
    <w:p w14:paraId="391C4929" w14:textId="77777777" w:rsidR="007C7A32" w:rsidRPr="0051527A" w:rsidRDefault="007C7A32" w:rsidP="0051527A">
      <w:pPr>
        <w:tabs>
          <w:tab w:val="center" w:pos="4156"/>
          <w:tab w:val="right" w:pos="10109"/>
        </w:tabs>
        <w:rPr>
          <w:vanish/>
        </w:rPr>
      </w:pPr>
    </w:p>
    <w:p w14:paraId="2A2BABCB" w14:textId="1920E266"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7</w:t>
      </w:r>
      <w:r w:rsidR="009B6D6C">
        <w:rPr>
          <w:noProof/>
        </w:rPr>
        <w:fldChar w:fldCharType="end"/>
      </w:r>
      <w:r>
        <w:rPr>
          <w:rFonts w:hint="eastAsia"/>
        </w:rPr>
        <w:t>）</w:t>
      </w:r>
    </w:p>
    <w:p w14:paraId="0D2F83A9" w14:textId="77777777" w:rsidR="007C7A32" w:rsidRPr="0051527A" w:rsidRDefault="007C7A32" w:rsidP="0051527A">
      <w:pPr>
        <w:tabs>
          <w:tab w:val="center" w:pos="4156"/>
          <w:tab w:val="right" w:pos="10109"/>
        </w:tabs>
        <w:rPr>
          <w:vanish/>
        </w:rPr>
      </w:pPr>
    </w:p>
    <w:p w14:paraId="3FD5EA34" w14:textId="46D19A5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bookmarkStart w:id="7" w:name="_Ref532999346"/>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8</w:t>
      </w:r>
      <w:r w:rsidR="009B6D6C">
        <w:rPr>
          <w:noProof/>
        </w:rPr>
        <w:fldChar w:fldCharType="end"/>
      </w:r>
      <w:bookmarkEnd w:id="7"/>
      <w:r>
        <w:rPr>
          <w:rFonts w:hint="eastAsia"/>
        </w:rPr>
        <w:t>）</w:t>
      </w:r>
    </w:p>
    <w:p w14:paraId="72DAB518" w14:textId="77777777" w:rsidR="007C7A32" w:rsidRPr="0051527A" w:rsidRDefault="007C7A32" w:rsidP="0051527A">
      <w:pPr>
        <w:tabs>
          <w:tab w:val="center" w:pos="4156"/>
          <w:tab w:val="right" w:pos="10109"/>
        </w:tabs>
        <w:rPr>
          <w:vanish/>
        </w:rPr>
      </w:pPr>
    </w:p>
    <w:p w14:paraId="2227C318" w14:textId="2C7B677D" w:rsidR="00310DE6" w:rsidRDefault="00422394" w:rsidP="00980E69">
      <w:pPr>
        <w:tabs>
          <w:tab w:val="center" w:pos="3736"/>
          <w:tab w:val="right" w:pos="10109"/>
        </w:tabs>
      </w:pPr>
      <w:r>
        <w:t>All the above features were extracted from each segment and t</w:t>
      </w:r>
      <w:r w:rsidR="00980E69">
        <w:t>he total feature set is shown in table 2.</w:t>
      </w:r>
    </w:p>
    <w:p w14:paraId="3B47D307" w14:textId="33D0ACB6" w:rsidR="00980E69" w:rsidRDefault="00980E69" w:rsidP="00980E69">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F6AC3">
        <w:rPr>
          <w:noProof/>
        </w:rPr>
        <w:t>2</w:t>
      </w:r>
      <w:r w:rsidR="009B6D6C">
        <w:rPr>
          <w:noProof/>
        </w:rPr>
        <w:fldChar w:fldCharType="end"/>
      </w:r>
      <w:r>
        <w:t>. Features and their definitions</w:t>
      </w:r>
    </w:p>
    <w:tbl>
      <w:tblPr>
        <w:tblStyle w:val="af0"/>
        <w:tblW w:w="0" w:type="auto"/>
        <w:tblLook w:val="04A0" w:firstRow="1" w:lastRow="0" w:firstColumn="1" w:lastColumn="0" w:noHBand="0" w:noVBand="1"/>
      </w:tblPr>
      <w:tblGrid>
        <w:gridCol w:w="705"/>
        <w:gridCol w:w="1842"/>
        <w:gridCol w:w="5749"/>
      </w:tblGrid>
      <w:tr w:rsidR="00310DE6" w14:paraId="2B7C0D75" w14:textId="77777777" w:rsidTr="00422394">
        <w:tc>
          <w:tcPr>
            <w:tcW w:w="0" w:type="auto"/>
            <w:vAlign w:val="center"/>
          </w:tcPr>
          <w:p w14:paraId="6A7435A0" w14:textId="12FE95F7" w:rsidR="00310DE6" w:rsidRDefault="002278CA">
            <w:pPr>
              <w:tabs>
                <w:tab w:val="center" w:pos="3736"/>
                <w:tab w:val="right" w:pos="10109"/>
              </w:tabs>
            </w:pPr>
            <w:r>
              <w:rPr>
                <w:rFonts w:hint="eastAsia"/>
              </w:rPr>
              <w:t>I</w:t>
            </w:r>
            <w:r>
              <w:t>ndex</w:t>
            </w:r>
          </w:p>
        </w:tc>
        <w:tc>
          <w:tcPr>
            <w:tcW w:w="1842" w:type="dxa"/>
            <w:vAlign w:val="center"/>
          </w:tcPr>
          <w:p w14:paraId="073A2707" w14:textId="484169C5" w:rsidR="00310DE6" w:rsidRDefault="002278CA">
            <w:pPr>
              <w:tabs>
                <w:tab w:val="center" w:pos="3736"/>
                <w:tab w:val="right" w:pos="10109"/>
              </w:tabs>
            </w:pPr>
            <w:r>
              <w:rPr>
                <w:rFonts w:hint="eastAsia"/>
              </w:rPr>
              <w:t>N</w:t>
            </w:r>
            <w:r>
              <w:t>ame</w:t>
            </w:r>
          </w:p>
        </w:tc>
        <w:tc>
          <w:tcPr>
            <w:tcW w:w="5749" w:type="dxa"/>
            <w:vAlign w:val="center"/>
          </w:tcPr>
          <w:p w14:paraId="5CF7DA3C" w14:textId="7B939C31" w:rsidR="00310DE6" w:rsidRDefault="002278CA">
            <w:pPr>
              <w:tabs>
                <w:tab w:val="center" w:pos="3736"/>
                <w:tab w:val="right" w:pos="10109"/>
              </w:tabs>
            </w:pPr>
            <w:r>
              <w:t>Definition</w:t>
            </w:r>
          </w:p>
        </w:tc>
      </w:tr>
      <w:tr w:rsidR="00310DE6" w14:paraId="605B23A0" w14:textId="77777777" w:rsidTr="00422394">
        <w:tc>
          <w:tcPr>
            <w:tcW w:w="0" w:type="auto"/>
            <w:vAlign w:val="center"/>
          </w:tcPr>
          <w:p w14:paraId="511D1D4A"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1842" w:type="dxa"/>
            <w:vAlign w:val="center"/>
          </w:tcPr>
          <w:p w14:paraId="64F98D47" w14:textId="7EB42233" w:rsidR="00310DE6" w:rsidRPr="00D41AE0" w:rsidRDefault="00541D23">
            <w:pPr>
              <w:tabs>
                <w:tab w:val="center" w:pos="3736"/>
                <w:tab w:val="right" w:pos="10109"/>
              </w:tabs>
            </w:pP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sidR="00D41AE0">
              <w:rPr>
                <w:rFonts w:hint="eastAsia"/>
              </w:rPr>
              <w:t>,</w:t>
            </w:r>
            <w:r w:rsidR="00D41AE0">
              <w:t xml:space="preserve"> </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sidR="00D41AE0">
              <w:rPr>
                <w:rFonts w:hint="eastAsia"/>
              </w:rPr>
              <w:t>,</w:t>
            </w:r>
            <w:r w:rsidR="00D41AE0">
              <w:t xml:space="preserve"> </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p>
        </w:tc>
        <w:tc>
          <w:tcPr>
            <w:tcW w:w="5749" w:type="dxa"/>
            <w:vAlign w:val="center"/>
          </w:tcPr>
          <w:p w14:paraId="12B5B7DC" w14:textId="2D1B50FD" w:rsidR="00310DE6" w:rsidRDefault="002278CA">
            <w:pPr>
              <w:tabs>
                <w:tab w:val="center" w:pos="3736"/>
                <w:tab w:val="right" w:pos="10109"/>
              </w:tabs>
            </w:pPr>
            <w:r>
              <w:rPr>
                <w:rFonts w:hint="eastAsia"/>
              </w:rPr>
              <w:t>A</w:t>
            </w:r>
            <w:r>
              <w:t>verage</w:t>
            </w:r>
            <w:r w:rsidR="00422394">
              <w:t xml:space="preserve">, standard deviation and range of </w:t>
            </w:r>
            <w:r>
              <w:t>tidal volume</w:t>
            </w:r>
          </w:p>
        </w:tc>
      </w:tr>
      <w:tr w:rsidR="00310DE6" w14:paraId="2323783D" w14:textId="77777777" w:rsidTr="00422394">
        <w:tc>
          <w:tcPr>
            <w:tcW w:w="0" w:type="auto"/>
            <w:vAlign w:val="center"/>
          </w:tcPr>
          <w:p w14:paraId="7056FC3A" w14:textId="405BEEA2" w:rsidR="00310DE6" w:rsidRDefault="00422394">
            <w:pPr>
              <w:tabs>
                <w:tab w:val="center" w:pos="3736"/>
                <w:tab w:val="right" w:pos="10109"/>
              </w:tabs>
              <w:rPr>
                <w:rFonts w:ascii="等线" w:eastAsia="等线" w:hAnsi="等线" w:cs="宋体"/>
              </w:rPr>
            </w:pPr>
            <w:r>
              <w:rPr>
                <w:rFonts w:ascii="等线" w:eastAsia="等线" w:hAnsi="等线" w:cs="宋体"/>
              </w:rPr>
              <w:t>2</w:t>
            </w:r>
          </w:p>
        </w:tc>
        <w:tc>
          <w:tcPr>
            <w:tcW w:w="1842" w:type="dxa"/>
            <w:vAlign w:val="center"/>
          </w:tcPr>
          <w:p w14:paraId="54173255" w14:textId="3D890308" w:rsidR="00310DE6" w:rsidRDefault="00541D2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5749" w:type="dxa"/>
            <w:vAlign w:val="center"/>
          </w:tcPr>
          <w:p w14:paraId="452E7AA2" w14:textId="60722F35" w:rsidR="00310DE6" w:rsidRDefault="002278CA">
            <w:pPr>
              <w:tabs>
                <w:tab w:val="center" w:pos="3736"/>
                <w:tab w:val="right" w:pos="10109"/>
              </w:tabs>
            </w:pPr>
            <w:r>
              <w:rPr>
                <w:rFonts w:hint="eastAsia"/>
              </w:rPr>
              <w:t>T</w:t>
            </w:r>
            <w:r>
              <w:t xml:space="preserve">he number of breaths with a reduction more than 30% in tidal </w:t>
            </w:r>
            <w:r>
              <w:lastRenderedPageBreak/>
              <w:t>volume and the ratio of it to total number of breaths</w:t>
            </w:r>
          </w:p>
        </w:tc>
      </w:tr>
      <w:tr w:rsidR="00310DE6" w14:paraId="64C598EA" w14:textId="77777777" w:rsidTr="00422394">
        <w:tc>
          <w:tcPr>
            <w:tcW w:w="0" w:type="auto"/>
            <w:vAlign w:val="center"/>
          </w:tcPr>
          <w:p w14:paraId="22C87868" w14:textId="73563553" w:rsidR="00310DE6" w:rsidRDefault="00422394">
            <w:pPr>
              <w:tabs>
                <w:tab w:val="center" w:pos="3736"/>
                <w:tab w:val="right" w:pos="10109"/>
              </w:tabs>
              <w:rPr>
                <w:rFonts w:ascii="等线" w:eastAsia="等线" w:hAnsi="等线" w:cs="宋体"/>
              </w:rPr>
            </w:pPr>
            <w:r>
              <w:rPr>
                <w:rFonts w:ascii="等线" w:eastAsia="等线" w:hAnsi="等线" w:cs="宋体"/>
              </w:rPr>
              <w:lastRenderedPageBreak/>
              <w:t>3</w:t>
            </w:r>
          </w:p>
        </w:tc>
        <w:tc>
          <w:tcPr>
            <w:tcW w:w="1842" w:type="dxa"/>
            <w:vAlign w:val="center"/>
          </w:tcPr>
          <w:p w14:paraId="7FBFE2C1" w14:textId="7AC04EB9" w:rsidR="00310DE6" w:rsidRDefault="00541D2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rPr>
                  <m:t xml:space="preserve">, </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5749" w:type="dxa"/>
            <w:vAlign w:val="center"/>
          </w:tcPr>
          <w:p w14:paraId="2F90E59E" w14:textId="23D439F2" w:rsidR="00310DE6" w:rsidRDefault="002278CA">
            <w:pPr>
              <w:tabs>
                <w:tab w:val="center" w:pos="3736"/>
                <w:tab w:val="right" w:pos="10109"/>
              </w:tabs>
            </w:pPr>
            <w:r>
              <w:rPr>
                <w:rFonts w:hint="eastAsia"/>
              </w:rPr>
              <w:t>T</w:t>
            </w:r>
            <w:r>
              <w:t>he number of breaths with a reduction more than 70% in tidal volume and the ratio of it to total number of breaths</w:t>
            </w:r>
          </w:p>
        </w:tc>
      </w:tr>
      <w:tr w:rsidR="00310DE6" w14:paraId="706E0CD4" w14:textId="77777777" w:rsidTr="00422394">
        <w:tc>
          <w:tcPr>
            <w:tcW w:w="0" w:type="auto"/>
            <w:vAlign w:val="center"/>
          </w:tcPr>
          <w:p w14:paraId="0B8843E5" w14:textId="75A10638" w:rsidR="00310DE6" w:rsidRDefault="00422394">
            <w:pPr>
              <w:tabs>
                <w:tab w:val="center" w:pos="3736"/>
                <w:tab w:val="right" w:pos="10109"/>
              </w:tabs>
              <w:rPr>
                <w:rFonts w:ascii="等线" w:eastAsia="等线" w:hAnsi="等线" w:cs="宋体"/>
              </w:rPr>
            </w:pPr>
            <w:r>
              <w:rPr>
                <w:rFonts w:ascii="等线" w:eastAsia="等线" w:hAnsi="等线" w:cs="宋体"/>
              </w:rPr>
              <w:t>4</w:t>
            </w:r>
          </w:p>
        </w:tc>
        <w:tc>
          <w:tcPr>
            <w:tcW w:w="1842" w:type="dxa"/>
            <w:vAlign w:val="center"/>
          </w:tcPr>
          <w:p w14:paraId="05A1577A" w14:textId="1BFAE479" w:rsidR="00310DE6" w:rsidRDefault="00541D2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rPr>
                  <m:t xml:space="preserve">, </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5749" w:type="dxa"/>
            <w:vAlign w:val="center"/>
          </w:tcPr>
          <w:p w14:paraId="16204E71" w14:textId="1FBFC9B0" w:rsidR="00310DE6" w:rsidRDefault="002278CA">
            <w:pPr>
              <w:tabs>
                <w:tab w:val="center" w:pos="3736"/>
                <w:tab w:val="right" w:pos="10109"/>
              </w:tabs>
            </w:pPr>
            <w:r>
              <w:rPr>
                <w:rFonts w:hint="eastAsia"/>
              </w:rPr>
              <w:t>T</w:t>
            </w:r>
            <w:r>
              <w:t>he number of normal breaths and the ratio of it to total number of breaths</w:t>
            </w:r>
          </w:p>
        </w:tc>
      </w:tr>
      <w:tr w:rsidR="00310DE6" w14:paraId="7240FCB1" w14:textId="77777777" w:rsidTr="00422394">
        <w:tc>
          <w:tcPr>
            <w:tcW w:w="0" w:type="auto"/>
            <w:vAlign w:val="center"/>
          </w:tcPr>
          <w:p w14:paraId="48EF21AB" w14:textId="52F19555" w:rsidR="00310DE6" w:rsidRDefault="00422394">
            <w:pPr>
              <w:tabs>
                <w:tab w:val="center" w:pos="3736"/>
                <w:tab w:val="right" w:pos="10109"/>
              </w:tabs>
              <w:rPr>
                <w:rFonts w:ascii="等线" w:eastAsia="等线" w:hAnsi="等线" w:cs="宋体"/>
              </w:rPr>
            </w:pPr>
            <w:r>
              <w:rPr>
                <w:rFonts w:ascii="等线" w:eastAsia="等线" w:hAnsi="等线" w:cs="宋体"/>
              </w:rPr>
              <w:t>5</w:t>
            </w:r>
          </w:p>
        </w:tc>
        <w:tc>
          <w:tcPr>
            <w:tcW w:w="1842" w:type="dxa"/>
            <w:vAlign w:val="center"/>
          </w:tcPr>
          <w:p w14:paraId="18EB7251" w14:textId="77777777" w:rsidR="00310DE6" w:rsidRDefault="00541D2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5749" w:type="dxa"/>
            <w:vAlign w:val="center"/>
          </w:tcPr>
          <w:p w14:paraId="23258A8D" w14:textId="16DE6111" w:rsidR="00310DE6" w:rsidRDefault="004B54C4">
            <w:pPr>
              <w:tabs>
                <w:tab w:val="center" w:pos="3736"/>
                <w:tab w:val="right" w:pos="10109"/>
              </w:tabs>
            </w:pPr>
            <w:r>
              <w:rPr>
                <w:rFonts w:hint="eastAsia"/>
              </w:rPr>
              <w:t>T</w:t>
            </w:r>
            <w:r>
              <w:t>he kurtosis in 0.2-0.4Hz of NF’s FFT</w:t>
            </w:r>
          </w:p>
        </w:tc>
      </w:tr>
      <w:tr w:rsidR="00310DE6" w14:paraId="1D794349" w14:textId="77777777" w:rsidTr="00422394">
        <w:tc>
          <w:tcPr>
            <w:tcW w:w="0" w:type="auto"/>
            <w:vAlign w:val="center"/>
          </w:tcPr>
          <w:p w14:paraId="422AF85A" w14:textId="64500C0F" w:rsidR="00310DE6" w:rsidRDefault="00422394">
            <w:pPr>
              <w:tabs>
                <w:tab w:val="center" w:pos="3736"/>
                <w:tab w:val="right" w:pos="10109"/>
              </w:tabs>
              <w:rPr>
                <w:rFonts w:ascii="等线" w:eastAsia="等线" w:hAnsi="等线" w:cs="Times New Roman"/>
              </w:rPr>
            </w:pPr>
            <w:r>
              <w:rPr>
                <w:rFonts w:ascii="等线" w:eastAsia="等线" w:hAnsi="等线" w:cs="Times New Roman"/>
              </w:rPr>
              <w:t>6</w:t>
            </w:r>
          </w:p>
        </w:tc>
        <w:tc>
          <w:tcPr>
            <w:tcW w:w="1842" w:type="dxa"/>
            <w:vAlign w:val="center"/>
          </w:tcPr>
          <w:p w14:paraId="05867DD3" w14:textId="76A6248E" w:rsidR="00310DE6" w:rsidRDefault="00541D23">
            <w:pPr>
              <w:tabs>
                <w:tab w:val="center" w:pos="3736"/>
                <w:tab w:val="right" w:pos="10109"/>
              </w:tabs>
              <w:rPr>
                <w:rFonts w:ascii="等线" w:eastAsia="等线" w:hAnsi="等线" w:cs="Times New Roman"/>
              </w:rPr>
            </w:pPr>
            <m:oMath>
              <m:sSub>
                <m:sSubPr>
                  <m:ctrlPr>
                    <w:rPr>
                      <w:rFonts w:ascii="Cambria Math" w:hAnsi="Cambria Math"/>
                    </w:rPr>
                  </m:ctrlPr>
                </m:sSubPr>
                <m:e>
                  <m:r>
                    <w:rPr>
                      <w:rFonts w:ascii="Cambria Math" w:hAnsi="Cambria Math"/>
                    </w:rPr>
                    <m:t>sp</m:t>
                  </m:r>
                </m:e>
                <m:sub>
                  <m:r>
                    <w:rPr>
                      <w:rFonts w:ascii="Cambria Math" w:hAnsi="Cambria Math"/>
                    </w:rPr>
                    <m:t>std</m:t>
                  </m:r>
                </m:sub>
              </m:sSub>
            </m:oMath>
            <w:r w:rsidR="00422394">
              <w:rPr>
                <w:rFonts w:ascii="等线" w:eastAsia="等线" w:hAnsi="等线" w:cs="Times New Roman" w:hint="eastAsia"/>
              </w:rPr>
              <w:t>,</w:t>
            </w:r>
            <w:r w:rsidR="00422394">
              <w:rPr>
                <w:rFonts w:ascii="等线" w:eastAsia="等线" w:hAnsi="等线" w:cs="Times New Roman"/>
              </w:rPr>
              <w:t xml:space="preserve"> </w:t>
            </w:r>
            <m:oMath>
              <m:sSub>
                <m:sSubPr>
                  <m:ctrlPr>
                    <w:rPr>
                      <w:rFonts w:ascii="Cambria Math" w:hAnsi="Cambria Math"/>
                    </w:rPr>
                  </m:ctrlPr>
                </m:sSubPr>
                <m:e>
                  <m:r>
                    <w:rPr>
                      <w:rFonts w:ascii="Cambria Math" w:hAnsi="Cambria Math"/>
                    </w:rPr>
                    <m:t>sp</m:t>
                  </m:r>
                </m:e>
                <m:sub>
                  <m:r>
                    <w:rPr>
                      <w:rFonts w:ascii="Cambria Math" w:hAnsi="Cambria Math"/>
                    </w:rPr>
                    <m:t>ran</m:t>
                  </m:r>
                </m:sub>
              </m:sSub>
            </m:oMath>
          </w:p>
        </w:tc>
        <w:tc>
          <w:tcPr>
            <w:tcW w:w="5749" w:type="dxa"/>
            <w:vAlign w:val="center"/>
          </w:tcPr>
          <w:p w14:paraId="4F9836C0" w14:textId="36A09A44" w:rsidR="00310DE6" w:rsidRDefault="00A2058F">
            <w:pPr>
              <w:tabs>
                <w:tab w:val="center" w:pos="3736"/>
                <w:tab w:val="right" w:pos="10109"/>
              </w:tabs>
            </w:pPr>
            <w:r>
              <w:rPr>
                <w:rFonts w:hint="eastAsia"/>
              </w:rPr>
              <w:t>S</w:t>
            </w:r>
            <w:r>
              <w:t>tandard deviation</w:t>
            </w:r>
            <w:r w:rsidR="00422394">
              <w:t xml:space="preserve"> and range</w:t>
            </w:r>
            <w:r>
              <w:t xml:space="preserve"> of SpO</w:t>
            </w:r>
            <w:r w:rsidRPr="00A2058F">
              <w:rPr>
                <w:vertAlign w:val="subscript"/>
              </w:rPr>
              <w:t>2</w:t>
            </w:r>
          </w:p>
        </w:tc>
      </w:tr>
      <w:tr w:rsidR="00310DE6" w14:paraId="6AC5551C" w14:textId="77777777" w:rsidTr="00422394">
        <w:tc>
          <w:tcPr>
            <w:tcW w:w="0" w:type="auto"/>
            <w:vAlign w:val="center"/>
          </w:tcPr>
          <w:p w14:paraId="30847AC7" w14:textId="74FDB932" w:rsidR="00310DE6" w:rsidRDefault="00422394">
            <w:pPr>
              <w:tabs>
                <w:tab w:val="center" w:pos="3736"/>
                <w:tab w:val="right" w:pos="10109"/>
              </w:tabs>
              <w:rPr>
                <w:rFonts w:ascii="等线" w:eastAsia="等线" w:hAnsi="等线" w:cs="Times New Roman"/>
              </w:rPr>
            </w:pPr>
            <w:r>
              <w:rPr>
                <w:rFonts w:ascii="等线" w:eastAsia="等线" w:hAnsi="等线" w:cs="Times New Roman" w:hint="eastAsia"/>
              </w:rPr>
              <w:t>7</w:t>
            </w:r>
          </w:p>
        </w:tc>
        <w:tc>
          <w:tcPr>
            <w:tcW w:w="1842" w:type="dxa"/>
            <w:vAlign w:val="center"/>
          </w:tcPr>
          <w:p w14:paraId="6566FC08" w14:textId="77777777" w:rsidR="00310DE6" w:rsidRDefault="00541D2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5749" w:type="dxa"/>
            <w:vAlign w:val="center"/>
          </w:tcPr>
          <w:p w14:paraId="5242E12D" w14:textId="45C076A4" w:rsidR="00310DE6" w:rsidRPr="00A2058F" w:rsidRDefault="00A2058F">
            <w:pPr>
              <w:tabs>
                <w:tab w:val="center" w:pos="3736"/>
                <w:tab w:val="right" w:pos="10109"/>
              </w:tabs>
            </w:pPr>
            <w:r>
              <w:rPr>
                <w:rFonts w:hint="eastAsia"/>
              </w:rPr>
              <w:t>S</w:t>
            </w:r>
            <w:r>
              <w:t>lope of SpO</w:t>
            </w:r>
            <w:r w:rsidRPr="00A2058F">
              <w:rPr>
                <w:vertAlign w:val="subscript"/>
              </w:rPr>
              <w:t>2</w:t>
            </w:r>
          </w:p>
        </w:tc>
      </w:tr>
      <w:tr w:rsidR="00310DE6" w14:paraId="5D98896B" w14:textId="77777777" w:rsidTr="00422394">
        <w:tc>
          <w:tcPr>
            <w:tcW w:w="0" w:type="auto"/>
            <w:vAlign w:val="center"/>
          </w:tcPr>
          <w:p w14:paraId="2F5F043D" w14:textId="19D81BED" w:rsidR="00310DE6" w:rsidRDefault="00422394">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1842" w:type="dxa"/>
            <w:vAlign w:val="center"/>
          </w:tcPr>
          <w:p w14:paraId="6B3275BE" w14:textId="77777777" w:rsidR="00310DE6" w:rsidRDefault="00541D2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5749" w:type="dxa"/>
            <w:vAlign w:val="center"/>
          </w:tcPr>
          <w:p w14:paraId="6A4B1604" w14:textId="67ADD8AA" w:rsidR="00310DE6" w:rsidRPr="00E32C94" w:rsidRDefault="00A2058F">
            <w:pPr>
              <w:tabs>
                <w:tab w:val="center" w:pos="3736"/>
                <w:tab w:val="right" w:pos="10109"/>
              </w:tabs>
            </w:pPr>
            <w:r>
              <w:t>Duration of SpO</w:t>
            </w:r>
            <w:r w:rsidRPr="00A2058F">
              <w:rPr>
                <w:vertAlign w:val="subscript"/>
              </w:rPr>
              <w:t>2</w:t>
            </w:r>
            <w:r>
              <w:rPr>
                <w:vertAlign w:val="subscript"/>
              </w:rPr>
              <w:t xml:space="preserve"> </w:t>
            </w:r>
            <w:r w:rsidR="00E32C94">
              <w:t>desaturation</w:t>
            </w:r>
          </w:p>
        </w:tc>
      </w:tr>
      <w:tr w:rsidR="00310DE6" w14:paraId="16EB3C65" w14:textId="77777777" w:rsidTr="00422394">
        <w:tc>
          <w:tcPr>
            <w:tcW w:w="0" w:type="auto"/>
            <w:vAlign w:val="center"/>
          </w:tcPr>
          <w:p w14:paraId="3FDCB246" w14:textId="24C36E24" w:rsidR="00310DE6" w:rsidRDefault="00422394">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1842" w:type="dxa"/>
            <w:vAlign w:val="center"/>
          </w:tcPr>
          <w:p w14:paraId="10B0108F" w14:textId="77777777" w:rsidR="00310DE6" w:rsidRDefault="00541D2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5749" w:type="dxa"/>
            <w:vAlign w:val="center"/>
          </w:tcPr>
          <w:p w14:paraId="46ADDC5A" w14:textId="046D5EFB" w:rsidR="00310DE6" w:rsidRPr="00E32C94" w:rsidRDefault="00E32C94">
            <w:pPr>
              <w:tabs>
                <w:tab w:val="center" w:pos="3736"/>
                <w:tab w:val="right" w:pos="10109"/>
              </w:tabs>
            </w:pPr>
            <w:r>
              <w:rPr>
                <w:rFonts w:hint="eastAsia"/>
              </w:rPr>
              <w:t>L</w:t>
            </w:r>
            <w:r>
              <w:t>evel of SpO</w:t>
            </w:r>
            <w:r w:rsidRPr="00A2058F">
              <w:rPr>
                <w:vertAlign w:val="subscript"/>
              </w:rPr>
              <w:t>2</w:t>
            </w:r>
            <w:r>
              <w:rPr>
                <w:vertAlign w:val="subscript"/>
              </w:rPr>
              <w:t xml:space="preserve"> </w:t>
            </w:r>
            <w:r>
              <w:t>desaturation</w:t>
            </w:r>
          </w:p>
        </w:tc>
      </w:tr>
      <w:tr w:rsidR="00310DE6" w14:paraId="4BE8EB82" w14:textId="77777777" w:rsidTr="00422394">
        <w:tc>
          <w:tcPr>
            <w:tcW w:w="0" w:type="auto"/>
            <w:vAlign w:val="center"/>
          </w:tcPr>
          <w:p w14:paraId="59789E0B" w14:textId="5BE8A159"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sidR="00422394">
              <w:rPr>
                <w:rFonts w:ascii="等线" w:eastAsia="等线" w:hAnsi="等线" w:cs="Times New Roman"/>
              </w:rPr>
              <w:t>0</w:t>
            </w:r>
          </w:p>
        </w:tc>
        <w:tc>
          <w:tcPr>
            <w:tcW w:w="1842" w:type="dxa"/>
            <w:vAlign w:val="center"/>
          </w:tcPr>
          <w:p w14:paraId="03540469" w14:textId="77777777" w:rsidR="00310DE6" w:rsidRDefault="00541D2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5749" w:type="dxa"/>
            <w:vAlign w:val="center"/>
          </w:tcPr>
          <w:p w14:paraId="456EEF8E" w14:textId="2B0C836F" w:rsidR="00310DE6" w:rsidRPr="00E32C94" w:rsidRDefault="00E32C94">
            <w:pPr>
              <w:tabs>
                <w:tab w:val="center" w:pos="3736"/>
                <w:tab w:val="right" w:pos="10109"/>
              </w:tabs>
            </w:pPr>
            <w:r>
              <w:rPr>
                <w:rFonts w:hint="eastAsia"/>
              </w:rPr>
              <w:t>D</w:t>
            </w:r>
            <w:r>
              <w:t>uration of SpO</w:t>
            </w:r>
            <w:r w:rsidRPr="00A2058F">
              <w:rPr>
                <w:vertAlign w:val="subscript"/>
              </w:rPr>
              <w:t>2</w:t>
            </w:r>
            <w:r>
              <w:rPr>
                <w:vertAlign w:val="subscript"/>
              </w:rPr>
              <w:t xml:space="preserve"> </w:t>
            </w:r>
            <w:r>
              <w:t>stays below 92% and 91%</w:t>
            </w:r>
          </w:p>
        </w:tc>
      </w:tr>
    </w:tbl>
    <w:p w14:paraId="419FBAA9" w14:textId="77777777" w:rsidR="00310DE6" w:rsidRDefault="00310DE6">
      <w:pPr>
        <w:tabs>
          <w:tab w:val="center" w:pos="3736"/>
          <w:tab w:val="right" w:pos="10109"/>
        </w:tabs>
      </w:pPr>
    </w:p>
    <w:p w14:paraId="27C8B678" w14:textId="630023D1" w:rsidR="00310DE6" w:rsidRDefault="00B415C2">
      <w:pPr>
        <w:tabs>
          <w:tab w:val="center" w:pos="4156"/>
          <w:tab w:val="right" w:pos="10109"/>
        </w:tabs>
        <w:rPr>
          <w:b/>
        </w:rPr>
      </w:pPr>
      <w:r>
        <w:rPr>
          <w:rFonts w:hint="eastAsia"/>
          <w:b/>
        </w:rPr>
        <w:t>D</w:t>
      </w:r>
      <w:r>
        <w:rPr>
          <w:b/>
        </w:rPr>
        <w:t xml:space="preserve">esign of Cascading </w:t>
      </w:r>
      <w:r w:rsidR="004A1F9F">
        <w:rPr>
          <w:b/>
        </w:rPr>
        <w:t>Detector</w:t>
      </w:r>
    </w:p>
    <w:p w14:paraId="76A156FF" w14:textId="748FA554" w:rsidR="00E32C94" w:rsidRDefault="00E32C94" w:rsidP="00E32C94">
      <w:pPr>
        <w:tabs>
          <w:tab w:val="center" w:pos="4156"/>
          <w:tab w:val="right" w:pos="10109"/>
        </w:tabs>
      </w:pPr>
      <w:r>
        <w:t xml:space="preserve">The cascading </w:t>
      </w:r>
      <w:r w:rsidR="004A1F9F">
        <w:t>detector</w:t>
      </w:r>
      <w:r>
        <w:t xml:space="preserve"> contains two parts. The first is a random forest consisted of ten CART decision trees for the prediction of 60s segments. It can screen out most of N segments while maintain </w:t>
      </w:r>
      <w:r w:rsidR="000F1F0C">
        <w:t>the</w:t>
      </w:r>
      <w:r>
        <w:t xml:space="preserve"> AH segments</w:t>
      </w:r>
      <w:r w:rsidR="000F1F0C">
        <w:t>.</w:t>
      </w:r>
      <w:r>
        <w:t xml:space="preserve"> The second is a random forest consisted of twenty CART decision trees for the prediction of 10s segments. Based on the results of </w:t>
      </w:r>
      <w:r w:rsidR="004C1C65" w:rsidRPr="004C1C65">
        <w:t>60s</w:t>
      </w:r>
      <w:r w:rsidR="003F70AE">
        <w:t xml:space="preserve"> </w:t>
      </w:r>
      <w:r w:rsidR="004C1C65" w:rsidRPr="004C1C65">
        <w:t>detector</w:t>
      </w:r>
      <w:r>
        <w:t xml:space="preserve">, the </w:t>
      </w:r>
      <w:r w:rsidR="004C1C65">
        <w:t>10s</w:t>
      </w:r>
      <w:r w:rsidR="003F70AE">
        <w:t xml:space="preserve"> </w:t>
      </w:r>
      <w:r>
        <w:t xml:space="preserve">detector is able to locate the </w:t>
      </w:r>
      <w:r w:rsidR="000F1F0C">
        <w:t>start</w:t>
      </w:r>
      <w:r>
        <w:t xml:space="preserve"> and </w:t>
      </w:r>
      <w:r w:rsidR="000F1F0C">
        <w:t>end time</w:t>
      </w:r>
      <w:r>
        <w:t xml:space="preserve"> of </w:t>
      </w:r>
      <w:r w:rsidR="003C5026">
        <w:t>AH events</w:t>
      </w:r>
      <w:r>
        <w:t>.</w:t>
      </w:r>
    </w:p>
    <w:p w14:paraId="135AB73E" w14:textId="79DACD4F" w:rsidR="00E32C94" w:rsidRDefault="001310CE" w:rsidP="00E32C94">
      <w:pPr>
        <w:tabs>
          <w:tab w:val="center" w:pos="4156"/>
          <w:tab w:val="right" w:pos="10109"/>
        </w:tabs>
        <w:rPr>
          <w:highlight w:val="yellow"/>
        </w:rPr>
      </w:pPr>
      <w:r>
        <w:t>It should be noted that t</w:t>
      </w:r>
      <w:r w:rsidR="00E32C94">
        <w:t xml:space="preserve">he </w:t>
      </w:r>
      <w:r>
        <w:t>60</w:t>
      </w:r>
      <w:r w:rsidR="004C1C65">
        <w:t>s</w:t>
      </w:r>
      <w:r w:rsidR="003F70AE">
        <w:t xml:space="preserve"> </w:t>
      </w:r>
      <w:r w:rsidR="00E32C94">
        <w:t>detector was trained using</w:t>
      </w:r>
      <w:r w:rsidR="001154C6">
        <w:t xml:space="preserve"> the feature set composed of feature </w:t>
      </w:r>
      <w:r w:rsidR="000F1F0C">
        <w:t>2</w:t>
      </w:r>
      <w:r w:rsidR="001154C6">
        <w:t xml:space="preserve">, </w:t>
      </w:r>
      <w:r w:rsidR="0012030A">
        <w:t>6</w:t>
      </w:r>
      <w:r w:rsidR="001154C6">
        <w:t xml:space="preserve"> and </w:t>
      </w:r>
      <w:r w:rsidR="0012030A">
        <w:t>8 which aims to</w:t>
      </w:r>
      <w:r w:rsidR="001154C6">
        <w:t xml:space="preserve"> improve the training speed. While the results illustrate</w:t>
      </w:r>
      <w:r w:rsidR="004C1C65">
        <w:t>d</w:t>
      </w:r>
      <w:r w:rsidR="001154C6">
        <w:t xml:space="preserve"> that there </w:t>
      </w:r>
      <w:r w:rsidR="004C1C65">
        <w:t>was</w:t>
      </w:r>
      <w:r w:rsidR="001154C6">
        <w:t xml:space="preserve"> almost no effect </w:t>
      </w:r>
      <w:r w:rsidR="004C1C65">
        <w:t>on</w:t>
      </w:r>
      <w:r w:rsidR="001154C6">
        <w:t xml:space="preserve"> the performance. Besides, </w:t>
      </w:r>
      <w:r w:rsidR="0012030A">
        <w:t xml:space="preserve">considering </w:t>
      </w:r>
      <w:r w:rsidR="001154C6">
        <w:t xml:space="preserve">the imbalance </w:t>
      </w:r>
      <w:r w:rsidR="0012030A">
        <w:t>in</w:t>
      </w:r>
      <w:r w:rsidR="001154C6">
        <w:t xml:space="preserve"> the number of </w:t>
      </w:r>
      <w:r w:rsidR="0012030A">
        <w:t>AH and N segments</w:t>
      </w:r>
      <w:r w:rsidR="001154C6">
        <w:t xml:space="preserve">, the weights for the two classes in CART trees were set to </w:t>
      </w:r>
      <w:r w:rsidR="001154C6" w:rsidRPr="0017490F">
        <w:t>inverse ratio of their numbers</w:t>
      </w:r>
      <w:r w:rsidR="001154C6">
        <w:t xml:space="preserve">. </w:t>
      </w:r>
    </w:p>
    <w:p w14:paraId="3787A189" w14:textId="25ACF81D" w:rsidR="001154C6" w:rsidRDefault="001154C6" w:rsidP="00E32C94">
      <w:pPr>
        <w:tabs>
          <w:tab w:val="center" w:pos="4156"/>
          <w:tab w:val="right" w:pos="10109"/>
        </w:tabs>
      </w:pPr>
      <w:r>
        <w:t xml:space="preserve">A </w:t>
      </w:r>
      <w:r w:rsidR="0071524C">
        <w:t xml:space="preserve">two-fold-cross validation was used in the test. Each time, half of the segments were used for training while the remaining </w:t>
      </w:r>
      <w:r w:rsidR="0071524C" w:rsidRPr="00C94633">
        <w:t>half were for test</w:t>
      </w:r>
      <w:r w:rsidR="0071524C" w:rsidRPr="0071524C">
        <w:t>.</w:t>
      </w:r>
      <w:r w:rsidR="0071524C">
        <w:t xml:space="preserve"> The cascading </w:t>
      </w:r>
      <w:r w:rsidR="004C1C65">
        <w:t>detector</w:t>
      </w:r>
      <w:r w:rsidR="0071524C">
        <w:t xml:space="preserve"> will output the sequence composed by the prediction results of </w:t>
      </w:r>
      <w:r w:rsidR="0017490F">
        <w:t>10s</w:t>
      </w:r>
      <w:r w:rsidR="0071524C">
        <w:t xml:space="preserve"> segments. The </w:t>
      </w:r>
      <w:r w:rsidR="0017490F">
        <w:t>detector</w:t>
      </w:r>
      <w:r w:rsidR="0071524C">
        <w:t xml:space="preserve"> was trained on a computer with an i5-7600k CPU and 8G RAM.</w:t>
      </w:r>
    </w:p>
    <w:p w14:paraId="7C443931" w14:textId="77777777" w:rsidR="00310DE6" w:rsidRDefault="00310DE6">
      <w:pPr>
        <w:tabs>
          <w:tab w:val="center" w:pos="4156"/>
          <w:tab w:val="right" w:pos="10109"/>
        </w:tabs>
      </w:pPr>
    </w:p>
    <w:p w14:paraId="60530CB4" w14:textId="3269F875" w:rsidR="00310DE6" w:rsidRDefault="00C84B61">
      <w:pPr>
        <w:tabs>
          <w:tab w:val="center" w:pos="4156"/>
          <w:tab w:val="right" w:pos="10109"/>
        </w:tabs>
        <w:rPr>
          <w:b/>
        </w:rPr>
      </w:pPr>
      <w:r>
        <w:rPr>
          <w:rFonts w:hint="eastAsia"/>
          <w:b/>
        </w:rPr>
        <w:t>D</w:t>
      </w:r>
      <w:r>
        <w:rPr>
          <w:b/>
        </w:rPr>
        <w:t>esign of Event Detector</w:t>
      </w:r>
    </w:p>
    <w:p w14:paraId="6D1B31A0" w14:textId="7559BED8" w:rsidR="00310DE6" w:rsidRDefault="00F114FE" w:rsidP="0086369E">
      <w:pPr>
        <w:rPr>
          <w:rFonts w:ascii="Times New Roman" w:hAnsi="Times New Roman" w:cs="Times New Roman"/>
        </w:rPr>
      </w:pPr>
      <w:r>
        <w:t>The sequence predicted by cascading detector will then be fed into event detector to correct the invalid results following the two rules:</w:t>
      </w:r>
      <w:r w:rsidR="0072180B">
        <w:t xml:space="preserve"> 1) </w:t>
      </w:r>
      <w:r w:rsidR="001310CE">
        <w:t>Only l</w:t>
      </w:r>
      <w:r w:rsidR="004A1F9F">
        <w:t>onger than</w:t>
      </w:r>
      <w:r w:rsidR="0072180B">
        <w:t xml:space="preserve"> ten consecutive AH segments </w:t>
      </w:r>
      <w:r w:rsidR="00A70AD3">
        <w:t>were</w:t>
      </w:r>
      <w:r w:rsidR="0072180B">
        <w:t xml:space="preserve"> considered to be a valid </w:t>
      </w:r>
      <w:r w:rsidR="003C5026">
        <w:t>AH event</w:t>
      </w:r>
      <w:r w:rsidR="0072180B">
        <w:t xml:space="preserve">. Since the original data </w:t>
      </w:r>
      <w:r>
        <w:t>was</w:t>
      </w:r>
      <w:r w:rsidR="0072180B">
        <w:t xml:space="preserve"> segmented by a 10s window while one </w:t>
      </w:r>
      <w:r w:rsidR="003C5026">
        <w:t>AH event</w:t>
      </w:r>
      <w:r w:rsidR="0072180B">
        <w:t xml:space="preserve"> lasts at least ten second, which determines that </w:t>
      </w:r>
      <w:r>
        <w:t xml:space="preserve">one </w:t>
      </w:r>
      <w:r w:rsidR="003C5026">
        <w:t>AH event</w:t>
      </w:r>
      <w:r>
        <w:t xml:space="preserve"> corresponds to at least ten consecutive AH segments</w:t>
      </w:r>
      <w:r w:rsidR="00A70AD3">
        <w:t>.</w:t>
      </w:r>
      <w:r>
        <w:t xml:space="preserve"> </w:t>
      </w:r>
      <w:r w:rsidR="00A70AD3">
        <w:t xml:space="preserve">Any AH segment which did not meet the above rule was </w:t>
      </w:r>
      <w:r w:rsidR="0072180B">
        <w:t xml:space="preserve">modified to </w:t>
      </w:r>
      <w:r w:rsidR="00555C91">
        <w:t xml:space="preserve">N. 2) The </w:t>
      </w:r>
      <w:r w:rsidR="00A70AD3">
        <w:t>N segments</w:t>
      </w:r>
      <w:r w:rsidR="00555C91">
        <w:t xml:space="preserve"> between two adjacent AH </w:t>
      </w:r>
      <w:r>
        <w:t>segments</w:t>
      </w:r>
      <w:r w:rsidR="00555C91">
        <w:t xml:space="preserve"> should be longer than five. This is also determined by the way of data segmentation. </w:t>
      </w:r>
      <w:r>
        <w:t>Any segment</w:t>
      </w:r>
      <w:r w:rsidR="00555C91">
        <w:t xml:space="preserve"> does not meet the rule </w:t>
      </w:r>
      <w:r>
        <w:t>was</w:t>
      </w:r>
      <w:r w:rsidR="00555C91">
        <w:t xml:space="preserve"> reset to AH. The total number of AH sequence after the event detector </w:t>
      </w:r>
      <w:r>
        <w:t>was</w:t>
      </w:r>
      <w:r w:rsidR="00555C91">
        <w:t xml:space="preserve"> considered to be the number of </w:t>
      </w:r>
      <w:r w:rsidR="003C5026">
        <w:t>AH events</w:t>
      </w:r>
      <w:r w:rsidR="00555C91">
        <w:t xml:space="preserve">, </w:t>
      </w:r>
      <w:r>
        <w:t>while</w:t>
      </w:r>
      <w:r w:rsidR="00555C91">
        <w:t xml:space="preserve"> the first and last segment in each AH sequence </w:t>
      </w:r>
      <w:r w:rsidR="00A70AD3">
        <w:t>were</w:t>
      </w:r>
      <w:r w:rsidR="00555C91">
        <w:t xml:space="preserve"> considered to be the start and end time of </w:t>
      </w:r>
      <w:r w:rsidR="003C5026">
        <w:t>AH event</w:t>
      </w:r>
      <w:r w:rsidR="00555C91">
        <w:t>.</w:t>
      </w:r>
      <w:r w:rsidR="00EB110B">
        <w:rPr>
          <w:rFonts w:ascii="Times New Roman" w:hAnsi="Times New Roman" w:cs="Times New Roman"/>
        </w:rPr>
        <w:t xml:space="preserve"> </w:t>
      </w:r>
    </w:p>
    <w:p w14:paraId="0E495A3E" w14:textId="6A041670" w:rsidR="00310DE6" w:rsidRPr="00F114FE" w:rsidRDefault="00310DE6"/>
    <w:p w14:paraId="2F17BF70" w14:textId="43A68F65" w:rsidR="00310DE6" w:rsidRDefault="001372E3">
      <w:pPr>
        <w:rPr>
          <w:b/>
        </w:rPr>
      </w:pPr>
      <w:r>
        <w:rPr>
          <w:rFonts w:hint="eastAsia"/>
          <w:b/>
        </w:rPr>
        <w:t>R</w:t>
      </w:r>
      <w:r>
        <w:rPr>
          <w:b/>
        </w:rPr>
        <w:t>esults</w:t>
      </w:r>
    </w:p>
    <w:p w14:paraId="3D17E708" w14:textId="72DA8DBD" w:rsidR="00310DE6" w:rsidRDefault="00BC104A" w:rsidP="00DD601F">
      <w:r>
        <w:lastRenderedPageBreak/>
        <w:t xml:space="preserve">The cascading detection model is able to </w:t>
      </w:r>
      <w:r w:rsidR="001310CE">
        <w:t>estimate</w:t>
      </w:r>
      <w:r w:rsidR="00597131">
        <w:t xml:space="preserve"> AHI and provide a diagnosis of SAHS severity</w:t>
      </w:r>
      <w:r w:rsidR="00A70AD3">
        <w:t xml:space="preserve"> based on AH events detection</w:t>
      </w:r>
      <w:r w:rsidR="00597131">
        <w:t xml:space="preserve">. We analyzed the performance of </w:t>
      </w:r>
      <w:r w:rsidR="00A70AD3">
        <w:t xml:space="preserve">it </w:t>
      </w:r>
      <w:r w:rsidR="00597131">
        <w:t xml:space="preserve">in two aspects: </w:t>
      </w:r>
      <w:r w:rsidR="00597131" w:rsidRPr="00F114FE">
        <w:t>segments and AHI</w:t>
      </w:r>
      <w:r w:rsidR="00597131">
        <w:t xml:space="preserve">. </w:t>
      </w:r>
    </w:p>
    <w:p w14:paraId="5906F259" w14:textId="5F5E04FC" w:rsidR="00310DE6" w:rsidRDefault="00597131">
      <w:pPr>
        <w:rPr>
          <w:b/>
        </w:rPr>
      </w:pPr>
      <w:r>
        <w:rPr>
          <w:b/>
        </w:rPr>
        <w:t>Segments analysis</w:t>
      </w:r>
    </w:p>
    <w:p w14:paraId="30F6B178" w14:textId="506B6626" w:rsidR="00597131" w:rsidRDefault="00597131" w:rsidP="00597131">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A4AB1">
        <w:rPr>
          <w:noProof/>
        </w:rPr>
        <w:t>3</w:t>
      </w:r>
      <w:r w:rsidR="009B6D6C">
        <w:rPr>
          <w:noProof/>
        </w:rPr>
        <w:fldChar w:fldCharType="end"/>
      </w:r>
      <w:r>
        <w:t xml:space="preserve">. </w:t>
      </w:r>
      <w:r>
        <w:rPr>
          <w:rFonts w:hint="eastAsia"/>
        </w:rPr>
        <w:t>R</w:t>
      </w:r>
      <w:r>
        <w:t>esults for segments and event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47"/>
        <w:gridCol w:w="570"/>
        <w:gridCol w:w="612"/>
        <w:gridCol w:w="546"/>
        <w:gridCol w:w="427"/>
        <w:gridCol w:w="666"/>
        <w:gridCol w:w="763"/>
        <w:gridCol w:w="720"/>
        <w:gridCol w:w="685"/>
        <w:gridCol w:w="434"/>
        <w:gridCol w:w="839"/>
        <w:gridCol w:w="839"/>
      </w:tblGrid>
      <w:tr w:rsidR="00310DE6" w:rsidRPr="00262AD1" w14:paraId="72BD35C4" w14:textId="77777777" w:rsidTr="007E1C56">
        <w:trPr>
          <w:trHeight w:val="285"/>
          <w:jc w:val="center"/>
        </w:trPr>
        <w:tc>
          <w:tcPr>
            <w:tcW w:w="0" w:type="auto"/>
            <w:vMerge w:val="restart"/>
            <w:vAlign w:val="center"/>
          </w:tcPr>
          <w:p w14:paraId="3DD3BBCF" w14:textId="2F8FA2B3" w:rsidR="00310DE6" w:rsidRPr="00626163" w:rsidRDefault="00F114FE">
            <w:pPr>
              <w:widowControl/>
              <w:jc w:val="left"/>
              <w:rPr>
                <w:rFonts w:ascii="等线" w:eastAsia="等线" w:hAnsi="等线" w:cs="宋体"/>
                <w:color w:val="000000"/>
                <w:kern w:val="0"/>
                <w:sz w:val="22"/>
              </w:rPr>
            </w:pPr>
            <w:bookmarkStart w:id="8" w:name="_Hlk534792995"/>
            <w:r w:rsidRPr="00626163">
              <w:rPr>
                <w:rFonts w:ascii="等线" w:eastAsia="等线" w:hAnsi="等线" w:cs="宋体" w:hint="eastAsia"/>
                <w:color w:val="000000"/>
                <w:kern w:val="0"/>
                <w:sz w:val="22"/>
              </w:rPr>
              <w:t>S</w:t>
            </w:r>
            <w:r w:rsidRPr="00626163">
              <w:rPr>
                <w:rFonts w:ascii="等线" w:eastAsia="等线" w:hAnsi="等线" w:cs="宋体"/>
                <w:color w:val="000000"/>
                <w:kern w:val="0"/>
                <w:sz w:val="22"/>
              </w:rPr>
              <w:t>egments</w:t>
            </w:r>
          </w:p>
        </w:tc>
        <w:tc>
          <w:tcPr>
            <w:tcW w:w="0" w:type="auto"/>
            <w:gridSpan w:val="3"/>
            <w:vMerge w:val="restart"/>
            <w:shd w:val="clear" w:color="auto" w:fill="auto"/>
            <w:vAlign w:val="center"/>
          </w:tcPr>
          <w:p w14:paraId="7ED8B801" w14:textId="77777777" w:rsidR="00310DE6" w:rsidRPr="00626163" w:rsidRDefault="00310DE6">
            <w:pPr>
              <w:widowControl/>
              <w:jc w:val="left"/>
              <w:rPr>
                <w:rFonts w:ascii="等线" w:eastAsia="等线" w:hAnsi="等线" w:cs="宋体"/>
                <w:color w:val="000000"/>
                <w:kern w:val="0"/>
                <w:sz w:val="22"/>
              </w:rPr>
            </w:pPr>
          </w:p>
        </w:tc>
        <w:tc>
          <w:tcPr>
            <w:tcW w:w="0" w:type="auto"/>
            <w:gridSpan w:val="4"/>
            <w:shd w:val="clear" w:color="auto" w:fill="auto"/>
            <w:vAlign w:val="center"/>
          </w:tcPr>
          <w:p w14:paraId="5B180D53" w14:textId="77777777" w:rsidR="00310DE6" w:rsidRPr="00626163" w:rsidRDefault="009A2410">
            <w:pPr>
              <w:widowControl/>
              <w:jc w:val="left"/>
              <w:rPr>
                <w:rFonts w:ascii="等线" w:eastAsia="等线" w:hAnsi="等线" w:cs="宋体"/>
                <w:color w:val="000000"/>
                <w:kern w:val="0"/>
                <w:sz w:val="22"/>
              </w:rPr>
            </w:pPr>
            <w:r w:rsidRPr="00626163">
              <w:rPr>
                <w:rFonts w:ascii="等线" w:eastAsia="等线" w:hAnsi="等线" w:cs="宋体" w:hint="eastAsia"/>
                <w:color w:val="000000"/>
                <w:kern w:val="0"/>
                <w:sz w:val="22"/>
              </w:rPr>
              <w:t>Reference</w:t>
            </w:r>
          </w:p>
        </w:tc>
        <w:tc>
          <w:tcPr>
            <w:tcW w:w="0" w:type="auto"/>
            <w:gridSpan w:val="2"/>
            <w:vMerge w:val="restart"/>
            <w:shd w:val="clear" w:color="auto" w:fill="auto"/>
            <w:vAlign w:val="center"/>
          </w:tcPr>
          <w:p w14:paraId="44C418DF" w14:textId="3069A921" w:rsidR="00310DE6" w:rsidRPr="00626163" w:rsidRDefault="00310FCE">
            <w:pPr>
              <w:widowControl/>
              <w:jc w:val="left"/>
              <w:rPr>
                <w:rFonts w:ascii="等线" w:eastAsia="等线" w:hAnsi="等线" w:cs="宋体"/>
                <w:color w:val="000000"/>
                <w:kern w:val="0"/>
                <w:sz w:val="22"/>
              </w:rPr>
            </w:pPr>
            <w:r w:rsidRPr="00626163">
              <w:rPr>
                <w:rFonts w:ascii="等线" w:eastAsia="等线" w:hAnsi="等线" w:cs="宋体"/>
                <w:color w:val="000000"/>
                <w:kern w:val="0"/>
                <w:sz w:val="22"/>
              </w:rPr>
              <w:t>ACC</w:t>
            </w:r>
            <w:r w:rsidR="007E1C56" w:rsidRPr="00626163">
              <w:rPr>
                <w:rFonts w:ascii="等线" w:eastAsia="等线" w:hAnsi="等线" w:cs="宋体" w:hint="eastAsia"/>
                <w:color w:val="000000"/>
                <w:kern w:val="0"/>
                <w:sz w:val="22"/>
              </w:rPr>
              <w:t>(</w:t>
            </w:r>
            <w:r w:rsidR="00AC48BE" w:rsidRPr="00626163">
              <w:rPr>
                <w:rFonts w:ascii="等线" w:eastAsia="等线" w:hAnsi="等线" w:cs="宋体" w:hint="eastAsia"/>
                <w:color w:val="000000"/>
                <w:kern w:val="0"/>
                <w:sz w:val="22"/>
              </w:rPr>
              <w:t>%</w:t>
            </w:r>
            <w:r w:rsidR="007E1C56" w:rsidRPr="00626163">
              <w:rPr>
                <w:rFonts w:ascii="等线" w:eastAsia="等线" w:hAnsi="等线" w:cs="宋体" w:hint="eastAsia"/>
                <w:color w:val="000000"/>
                <w:kern w:val="0"/>
                <w:sz w:val="22"/>
              </w:rPr>
              <w:t>)</w:t>
            </w:r>
          </w:p>
        </w:tc>
        <w:tc>
          <w:tcPr>
            <w:tcW w:w="0" w:type="auto"/>
            <w:vMerge w:val="restart"/>
            <w:shd w:val="clear" w:color="auto" w:fill="auto"/>
            <w:vAlign w:val="center"/>
          </w:tcPr>
          <w:p w14:paraId="31FAF62F" w14:textId="4F4995BF" w:rsidR="00310DE6" w:rsidRPr="00626163" w:rsidRDefault="00310FCE">
            <w:pPr>
              <w:widowControl/>
              <w:jc w:val="left"/>
              <w:rPr>
                <w:rFonts w:ascii="等线" w:eastAsia="等线" w:hAnsi="等线" w:cs="宋体"/>
                <w:color w:val="000000"/>
                <w:kern w:val="0"/>
                <w:sz w:val="22"/>
              </w:rPr>
            </w:pPr>
            <w:r w:rsidRPr="00626163">
              <w:rPr>
                <w:rFonts w:ascii="等线" w:eastAsia="等线" w:hAnsi="等线" w:cs="宋体"/>
                <w:color w:val="000000"/>
                <w:kern w:val="0"/>
                <w:sz w:val="22"/>
              </w:rPr>
              <w:t>SEN</w:t>
            </w:r>
            <w:r w:rsidR="007E1C56" w:rsidRPr="00626163">
              <w:rPr>
                <w:rFonts w:ascii="等线" w:eastAsia="等线" w:hAnsi="等线" w:cs="宋体" w:hint="eastAsia"/>
                <w:color w:val="000000"/>
                <w:kern w:val="0"/>
                <w:sz w:val="22"/>
              </w:rPr>
              <w:t>(</w:t>
            </w:r>
            <w:r w:rsidR="00AC48BE" w:rsidRPr="00626163">
              <w:rPr>
                <w:rFonts w:ascii="等线" w:eastAsia="等线" w:hAnsi="等线" w:cs="宋体" w:hint="eastAsia"/>
                <w:color w:val="000000"/>
                <w:kern w:val="0"/>
                <w:sz w:val="22"/>
              </w:rPr>
              <w:t>%</w:t>
            </w:r>
            <w:r w:rsidR="007E1C56" w:rsidRPr="00626163">
              <w:rPr>
                <w:rFonts w:ascii="等线" w:eastAsia="等线" w:hAnsi="等线" w:cs="宋体" w:hint="eastAsia"/>
                <w:color w:val="000000"/>
                <w:kern w:val="0"/>
                <w:sz w:val="22"/>
              </w:rPr>
              <w:t>)</w:t>
            </w:r>
          </w:p>
        </w:tc>
        <w:tc>
          <w:tcPr>
            <w:tcW w:w="0" w:type="auto"/>
            <w:vMerge w:val="restart"/>
            <w:shd w:val="clear" w:color="auto" w:fill="auto"/>
            <w:vAlign w:val="center"/>
          </w:tcPr>
          <w:p w14:paraId="03C33462" w14:textId="35B8D4E2" w:rsidR="00310DE6" w:rsidRPr="00626163" w:rsidRDefault="00F114FE">
            <w:pPr>
              <w:widowControl/>
              <w:jc w:val="left"/>
              <w:rPr>
                <w:rFonts w:ascii="等线" w:eastAsia="等线" w:hAnsi="等线" w:cs="宋体"/>
                <w:color w:val="000000"/>
                <w:kern w:val="0"/>
                <w:sz w:val="22"/>
              </w:rPr>
            </w:pPr>
            <w:r w:rsidRPr="00626163">
              <w:rPr>
                <w:rFonts w:ascii="等线" w:eastAsia="等线" w:hAnsi="等线" w:cs="宋体" w:hint="eastAsia"/>
                <w:color w:val="000000"/>
                <w:kern w:val="0"/>
                <w:sz w:val="22"/>
              </w:rPr>
              <w:t>S</w:t>
            </w:r>
            <w:r w:rsidR="00310FCE" w:rsidRPr="00626163">
              <w:rPr>
                <w:rFonts w:ascii="等线" w:eastAsia="等线" w:hAnsi="等线" w:cs="宋体"/>
                <w:color w:val="000000"/>
                <w:kern w:val="0"/>
                <w:sz w:val="22"/>
              </w:rPr>
              <w:t>PE</w:t>
            </w:r>
            <w:r w:rsidR="007E1C56" w:rsidRPr="00626163">
              <w:rPr>
                <w:rFonts w:ascii="等线" w:eastAsia="等线" w:hAnsi="等线" w:cs="宋体" w:hint="eastAsia"/>
                <w:color w:val="000000"/>
                <w:kern w:val="0"/>
                <w:sz w:val="22"/>
              </w:rPr>
              <w:t>(</w:t>
            </w:r>
            <w:r w:rsidR="00AC48BE" w:rsidRPr="00626163">
              <w:rPr>
                <w:rFonts w:ascii="等线" w:eastAsia="等线" w:hAnsi="等线" w:cs="宋体" w:hint="eastAsia"/>
                <w:color w:val="000000"/>
                <w:kern w:val="0"/>
                <w:sz w:val="22"/>
              </w:rPr>
              <w:t>%</w:t>
            </w:r>
            <w:r w:rsidR="007E1C56" w:rsidRPr="00626163">
              <w:rPr>
                <w:rFonts w:ascii="等线" w:eastAsia="等线" w:hAnsi="等线" w:cs="宋体" w:hint="eastAsia"/>
                <w:color w:val="000000"/>
                <w:kern w:val="0"/>
                <w:sz w:val="22"/>
              </w:rPr>
              <w:t>)</w:t>
            </w:r>
          </w:p>
        </w:tc>
      </w:tr>
      <w:tr w:rsidR="00310DE6" w:rsidRPr="00262AD1" w14:paraId="6F8F0D22" w14:textId="77777777" w:rsidTr="007E1C56">
        <w:trPr>
          <w:trHeight w:val="285"/>
          <w:jc w:val="center"/>
        </w:trPr>
        <w:tc>
          <w:tcPr>
            <w:tcW w:w="0" w:type="auto"/>
            <w:vMerge/>
            <w:vAlign w:val="center"/>
          </w:tcPr>
          <w:p w14:paraId="5FC499CF" w14:textId="77777777" w:rsidR="00310DE6" w:rsidRPr="00626163" w:rsidRDefault="00310DE6">
            <w:pPr>
              <w:widowControl/>
              <w:jc w:val="left"/>
              <w:rPr>
                <w:rFonts w:ascii="等线" w:eastAsia="等线" w:hAnsi="等线" w:cs="宋体"/>
                <w:color w:val="000000"/>
                <w:kern w:val="0"/>
                <w:sz w:val="22"/>
              </w:rPr>
            </w:pPr>
          </w:p>
        </w:tc>
        <w:tc>
          <w:tcPr>
            <w:tcW w:w="0" w:type="auto"/>
            <w:gridSpan w:val="3"/>
            <w:vMerge/>
            <w:shd w:val="clear" w:color="auto" w:fill="auto"/>
            <w:vAlign w:val="center"/>
          </w:tcPr>
          <w:p w14:paraId="144D92E9" w14:textId="77777777" w:rsidR="00310DE6" w:rsidRPr="00626163" w:rsidRDefault="00310DE6">
            <w:pPr>
              <w:widowControl/>
              <w:jc w:val="left"/>
              <w:rPr>
                <w:rFonts w:ascii="等线" w:eastAsia="等线" w:hAnsi="等线" w:cs="宋体"/>
                <w:color w:val="000000"/>
                <w:kern w:val="0"/>
                <w:sz w:val="22"/>
              </w:rPr>
            </w:pPr>
          </w:p>
        </w:tc>
        <w:tc>
          <w:tcPr>
            <w:tcW w:w="0" w:type="auto"/>
            <w:gridSpan w:val="2"/>
            <w:tcBorders>
              <w:bottom w:val="single" w:sz="4" w:space="0" w:color="auto"/>
            </w:tcBorders>
            <w:shd w:val="clear" w:color="auto" w:fill="auto"/>
            <w:vAlign w:val="center"/>
          </w:tcPr>
          <w:p w14:paraId="7F09C005" w14:textId="564C76F6" w:rsidR="00310DE6" w:rsidRPr="00626163" w:rsidRDefault="009A2410">
            <w:pPr>
              <w:widowControl/>
              <w:jc w:val="left"/>
              <w:rPr>
                <w:rFonts w:ascii="等线" w:eastAsia="等线" w:hAnsi="等线" w:cs="宋体"/>
                <w:color w:val="000000"/>
                <w:kern w:val="0"/>
                <w:sz w:val="22"/>
              </w:rPr>
            </w:pPr>
            <w:r w:rsidRPr="00626163">
              <w:rPr>
                <w:rFonts w:ascii="等线" w:eastAsia="等线" w:hAnsi="等线" w:cs="宋体" w:hint="eastAsia"/>
                <w:color w:val="000000"/>
                <w:kern w:val="0"/>
                <w:sz w:val="22"/>
              </w:rPr>
              <w:t>AH</w:t>
            </w:r>
          </w:p>
        </w:tc>
        <w:tc>
          <w:tcPr>
            <w:tcW w:w="0" w:type="auto"/>
            <w:gridSpan w:val="2"/>
            <w:tcBorders>
              <w:bottom w:val="single" w:sz="4" w:space="0" w:color="auto"/>
            </w:tcBorders>
            <w:shd w:val="clear" w:color="auto" w:fill="auto"/>
            <w:vAlign w:val="center"/>
          </w:tcPr>
          <w:p w14:paraId="341875AE" w14:textId="77777777" w:rsidR="00310DE6" w:rsidRPr="00626163" w:rsidRDefault="009A2410">
            <w:pPr>
              <w:widowControl/>
              <w:jc w:val="left"/>
              <w:rPr>
                <w:rFonts w:ascii="等线" w:eastAsia="等线" w:hAnsi="等线" w:cs="宋体"/>
                <w:color w:val="000000"/>
                <w:kern w:val="0"/>
                <w:sz w:val="22"/>
              </w:rPr>
            </w:pPr>
            <w:r w:rsidRPr="00626163">
              <w:rPr>
                <w:rFonts w:ascii="等线" w:eastAsia="等线" w:hAnsi="等线" w:cs="宋体" w:hint="eastAsia"/>
                <w:color w:val="000000"/>
                <w:kern w:val="0"/>
                <w:sz w:val="22"/>
              </w:rPr>
              <w:t>N</w:t>
            </w:r>
          </w:p>
        </w:tc>
        <w:tc>
          <w:tcPr>
            <w:tcW w:w="0" w:type="auto"/>
            <w:gridSpan w:val="2"/>
            <w:vMerge/>
            <w:tcBorders>
              <w:bottom w:val="single" w:sz="4" w:space="0" w:color="auto"/>
            </w:tcBorders>
            <w:shd w:val="clear" w:color="auto" w:fill="auto"/>
            <w:vAlign w:val="center"/>
          </w:tcPr>
          <w:p w14:paraId="29676369" w14:textId="77777777" w:rsidR="00310DE6" w:rsidRPr="00626163" w:rsidRDefault="00310DE6">
            <w:pPr>
              <w:widowControl/>
              <w:jc w:val="left"/>
              <w:rPr>
                <w:rFonts w:ascii="等线" w:eastAsia="等线" w:hAnsi="等线" w:cs="宋体"/>
                <w:color w:val="000000"/>
                <w:kern w:val="0"/>
                <w:sz w:val="22"/>
              </w:rPr>
            </w:pPr>
          </w:p>
        </w:tc>
        <w:tc>
          <w:tcPr>
            <w:tcW w:w="0" w:type="auto"/>
            <w:vMerge/>
            <w:tcBorders>
              <w:bottom w:val="single" w:sz="4" w:space="0" w:color="auto"/>
            </w:tcBorders>
            <w:shd w:val="clear" w:color="auto" w:fill="auto"/>
            <w:vAlign w:val="center"/>
          </w:tcPr>
          <w:p w14:paraId="7E5D8CC1" w14:textId="77777777" w:rsidR="00310DE6" w:rsidRPr="00626163" w:rsidRDefault="00310DE6">
            <w:pPr>
              <w:widowControl/>
              <w:jc w:val="left"/>
              <w:rPr>
                <w:rFonts w:ascii="等线" w:eastAsia="等线" w:hAnsi="等线" w:cs="宋体"/>
                <w:color w:val="000000"/>
                <w:kern w:val="0"/>
                <w:sz w:val="22"/>
              </w:rPr>
            </w:pPr>
          </w:p>
        </w:tc>
        <w:tc>
          <w:tcPr>
            <w:tcW w:w="0" w:type="auto"/>
            <w:vMerge/>
            <w:tcBorders>
              <w:bottom w:val="single" w:sz="4" w:space="0" w:color="auto"/>
            </w:tcBorders>
            <w:shd w:val="clear" w:color="auto" w:fill="auto"/>
            <w:vAlign w:val="center"/>
          </w:tcPr>
          <w:p w14:paraId="65EDD19B" w14:textId="77777777" w:rsidR="00310DE6" w:rsidRPr="00626163" w:rsidRDefault="00310DE6">
            <w:pPr>
              <w:widowControl/>
              <w:jc w:val="left"/>
              <w:rPr>
                <w:rFonts w:ascii="等线" w:eastAsia="等线" w:hAnsi="等线" w:cs="宋体"/>
                <w:color w:val="000000"/>
                <w:kern w:val="0"/>
                <w:sz w:val="22"/>
              </w:rPr>
            </w:pPr>
          </w:p>
        </w:tc>
      </w:tr>
      <w:tr w:rsidR="00310DE6" w:rsidRPr="00262AD1" w14:paraId="6E419A24" w14:textId="77777777" w:rsidTr="007E1C56">
        <w:trPr>
          <w:trHeight w:val="285"/>
          <w:jc w:val="center"/>
        </w:trPr>
        <w:tc>
          <w:tcPr>
            <w:tcW w:w="0" w:type="auto"/>
            <w:vMerge/>
            <w:vAlign w:val="center"/>
          </w:tcPr>
          <w:p w14:paraId="5DF7CBC8" w14:textId="77777777" w:rsidR="00310DE6" w:rsidRPr="00626163" w:rsidRDefault="00310DE6">
            <w:pPr>
              <w:jc w:val="left"/>
              <w:rPr>
                <w:rFonts w:ascii="等线" w:eastAsia="等线" w:hAnsi="等线" w:cs="宋体"/>
                <w:color w:val="000000"/>
                <w:kern w:val="0"/>
                <w:sz w:val="22"/>
              </w:rPr>
            </w:pPr>
          </w:p>
        </w:tc>
        <w:tc>
          <w:tcPr>
            <w:tcW w:w="0" w:type="auto"/>
            <w:gridSpan w:val="2"/>
            <w:vMerge w:val="restart"/>
            <w:shd w:val="clear" w:color="auto" w:fill="auto"/>
            <w:vAlign w:val="center"/>
          </w:tcPr>
          <w:p w14:paraId="0651B05F" w14:textId="77777777" w:rsidR="00310DE6" w:rsidRPr="00626163" w:rsidRDefault="009A2410">
            <w:pPr>
              <w:jc w:val="left"/>
              <w:rPr>
                <w:rFonts w:ascii="等线" w:eastAsia="等线" w:hAnsi="等线" w:cs="宋体"/>
                <w:color w:val="000000"/>
                <w:kern w:val="0"/>
                <w:sz w:val="22"/>
              </w:rPr>
            </w:pPr>
            <w:r w:rsidRPr="00626163">
              <w:rPr>
                <w:rFonts w:ascii="等线" w:eastAsia="等线" w:hAnsi="等线" w:cs="宋体"/>
                <w:color w:val="000000"/>
                <w:kern w:val="0"/>
                <w:sz w:val="22"/>
              </w:rPr>
              <w:t>Estimated</w:t>
            </w:r>
          </w:p>
        </w:tc>
        <w:tc>
          <w:tcPr>
            <w:tcW w:w="0" w:type="auto"/>
            <w:tcBorders>
              <w:bottom w:val="nil"/>
            </w:tcBorders>
            <w:vAlign w:val="center"/>
          </w:tcPr>
          <w:p w14:paraId="06E7D188" w14:textId="77777777"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AH</w:t>
            </w:r>
          </w:p>
        </w:tc>
        <w:tc>
          <w:tcPr>
            <w:tcW w:w="0" w:type="auto"/>
            <w:gridSpan w:val="2"/>
            <w:tcBorders>
              <w:bottom w:val="nil"/>
            </w:tcBorders>
            <w:shd w:val="clear" w:color="auto" w:fill="auto"/>
            <w:vAlign w:val="center"/>
          </w:tcPr>
          <w:p w14:paraId="065DF78C" w14:textId="77777777"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259</w:t>
            </w:r>
            <w:r w:rsidRPr="00626163">
              <w:rPr>
                <w:rFonts w:ascii="等线" w:eastAsia="等线" w:hAnsi="等线" w:cs="宋体"/>
                <w:color w:val="000000"/>
                <w:kern w:val="0"/>
                <w:sz w:val="22"/>
              </w:rPr>
              <w:t>42</w:t>
            </w:r>
          </w:p>
        </w:tc>
        <w:tc>
          <w:tcPr>
            <w:tcW w:w="0" w:type="auto"/>
            <w:gridSpan w:val="2"/>
            <w:tcBorders>
              <w:bottom w:val="nil"/>
            </w:tcBorders>
            <w:shd w:val="clear" w:color="auto" w:fill="auto"/>
            <w:vAlign w:val="center"/>
          </w:tcPr>
          <w:p w14:paraId="5DEE5E9E" w14:textId="77777777"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21</w:t>
            </w:r>
            <w:r w:rsidRPr="00626163">
              <w:rPr>
                <w:rFonts w:ascii="等线" w:eastAsia="等线" w:hAnsi="等线" w:cs="宋体"/>
                <w:color w:val="000000"/>
                <w:kern w:val="0"/>
                <w:sz w:val="22"/>
              </w:rPr>
              <w:t>898</w:t>
            </w:r>
          </w:p>
        </w:tc>
        <w:tc>
          <w:tcPr>
            <w:tcW w:w="0" w:type="auto"/>
            <w:gridSpan w:val="2"/>
            <w:tcBorders>
              <w:bottom w:val="nil"/>
            </w:tcBorders>
            <w:shd w:val="clear" w:color="auto" w:fill="auto"/>
            <w:vAlign w:val="center"/>
          </w:tcPr>
          <w:p w14:paraId="1CB0CC69" w14:textId="064E8C85"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8</w:t>
            </w:r>
            <w:r w:rsidRPr="00626163">
              <w:rPr>
                <w:rFonts w:ascii="等线" w:eastAsia="等线" w:hAnsi="等线" w:cs="宋体"/>
                <w:color w:val="000000"/>
                <w:kern w:val="0"/>
                <w:sz w:val="22"/>
              </w:rPr>
              <w:t>9.0</w:t>
            </w:r>
          </w:p>
        </w:tc>
        <w:tc>
          <w:tcPr>
            <w:tcW w:w="0" w:type="auto"/>
            <w:tcBorders>
              <w:bottom w:val="nil"/>
            </w:tcBorders>
            <w:shd w:val="clear" w:color="auto" w:fill="auto"/>
            <w:vAlign w:val="center"/>
          </w:tcPr>
          <w:p w14:paraId="459E9908" w14:textId="79840D5A"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7</w:t>
            </w:r>
            <w:r w:rsidRPr="00626163">
              <w:rPr>
                <w:rFonts w:ascii="等线" w:eastAsia="等线" w:hAnsi="等线" w:cs="宋体"/>
                <w:color w:val="000000"/>
                <w:kern w:val="0"/>
                <w:sz w:val="22"/>
              </w:rPr>
              <w:t>3.</w:t>
            </w:r>
            <w:r w:rsidR="005E68BF" w:rsidRPr="00626163">
              <w:rPr>
                <w:rFonts w:ascii="等线" w:eastAsia="等线" w:hAnsi="等线" w:cs="宋体"/>
                <w:color w:val="000000"/>
                <w:kern w:val="0"/>
                <w:sz w:val="22"/>
              </w:rPr>
              <w:t>5</w:t>
            </w:r>
          </w:p>
        </w:tc>
        <w:tc>
          <w:tcPr>
            <w:tcW w:w="0" w:type="auto"/>
            <w:tcBorders>
              <w:bottom w:val="nil"/>
            </w:tcBorders>
            <w:shd w:val="clear" w:color="auto" w:fill="auto"/>
            <w:vAlign w:val="center"/>
          </w:tcPr>
          <w:p w14:paraId="7061AD48" w14:textId="5A012689"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color w:val="000000"/>
                <w:kern w:val="0"/>
                <w:sz w:val="22"/>
              </w:rPr>
              <w:t>91.2</w:t>
            </w:r>
          </w:p>
        </w:tc>
      </w:tr>
      <w:tr w:rsidR="00310DE6" w:rsidRPr="00262AD1" w14:paraId="1392270C" w14:textId="77777777" w:rsidTr="007E1C56">
        <w:trPr>
          <w:trHeight w:val="285"/>
          <w:jc w:val="center"/>
        </w:trPr>
        <w:tc>
          <w:tcPr>
            <w:tcW w:w="0" w:type="auto"/>
            <w:vMerge/>
            <w:vAlign w:val="center"/>
          </w:tcPr>
          <w:p w14:paraId="65C34200" w14:textId="77777777" w:rsidR="00310DE6" w:rsidRPr="00626163" w:rsidRDefault="00310DE6">
            <w:pPr>
              <w:widowControl/>
              <w:jc w:val="left"/>
              <w:rPr>
                <w:rFonts w:ascii="等线" w:eastAsia="等线" w:hAnsi="等线" w:cs="宋体"/>
                <w:color w:val="000000"/>
                <w:kern w:val="0"/>
                <w:sz w:val="22"/>
              </w:rPr>
            </w:pPr>
          </w:p>
        </w:tc>
        <w:tc>
          <w:tcPr>
            <w:tcW w:w="0" w:type="auto"/>
            <w:gridSpan w:val="2"/>
            <w:vMerge/>
            <w:shd w:val="clear" w:color="auto" w:fill="auto"/>
            <w:vAlign w:val="center"/>
          </w:tcPr>
          <w:p w14:paraId="0EC7DBA3" w14:textId="77777777" w:rsidR="00310DE6" w:rsidRPr="00626163" w:rsidRDefault="00310DE6">
            <w:pPr>
              <w:widowControl/>
              <w:jc w:val="left"/>
              <w:rPr>
                <w:rFonts w:ascii="等线" w:eastAsia="等线" w:hAnsi="等线" w:cs="宋体"/>
                <w:color w:val="000000"/>
                <w:kern w:val="0"/>
                <w:sz w:val="22"/>
              </w:rPr>
            </w:pPr>
          </w:p>
        </w:tc>
        <w:tc>
          <w:tcPr>
            <w:tcW w:w="0" w:type="auto"/>
            <w:tcBorders>
              <w:top w:val="nil"/>
            </w:tcBorders>
            <w:vAlign w:val="center"/>
          </w:tcPr>
          <w:p w14:paraId="2441A354" w14:textId="77777777"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N</w:t>
            </w:r>
          </w:p>
        </w:tc>
        <w:tc>
          <w:tcPr>
            <w:tcW w:w="0" w:type="auto"/>
            <w:gridSpan w:val="2"/>
            <w:tcBorders>
              <w:top w:val="nil"/>
            </w:tcBorders>
            <w:shd w:val="clear" w:color="auto" w:fill="auto"/>
            <w:vAlign w:val="center"/>
          </w:tcPr>
          <w:p w14:paraId="0523A051" w14:textId="137388C0"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9</w:t>
            </w:r>
            <w:r w:rsidRPr="00626163">
              <w:rPr>
                <w:rFonts w:ascii="等线" w:eastAsia="等线" w:hAnsi="等线" w:cs="宋体"/>
                <w:color w:val="000000"/>
                <w:kern w:val="0"/>
                <w:sz w:val="22"/>
              </w:rPr>
              <w:t>367</w:t>
            </w:r>
          </w:p>
        </w:tc>
        <w:tc>
          <w:tcPr>
            <w:tcW w:w="0" w:type="auto"/>
            <w:gridSpan w:val="2"/>
            <w:tcBorders>
              <w:top w:val="nil"/>
            </w:tcBorders>
            <w:shd w:val="clear" w:color="auto" w:fill="auto"/>
            <w:vAlign w:val="center"/>
          </w:tcPr>
          <w:p w14:paraId="42C9EBE3" w14:textId="77777777"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2</w:t>
            </w:r>
            <w:r w:rsidRPr="00626163">
              <w:rPr>
                <w:rFonts w:ascii="等线" w:eastAsia="等线" w:hAnsi="等线" w:cs="宋体"/>
                <w:color w:val="000000"/>
                <w:kern w:val="0"/>
                <w:sz w:val="22"/>
              </w:rPr>
              <w:t>28079</w:t>
            </w:r>
          </w:p>
        </w:tc>
        <w:tc>
          <w:tcPr>
            <w:tcW w:w="0" w:type="auto"/>
            <w:gridSpan w:val="2"/>
            <w:tcBorders>
              <w:top w:val="nil"/>
            </w:tcBorders>
            <w:shd w:val="clear" w:color="auto" w:fill="auto"/>
            <w:vAlign w:val="center"/>
          </w:tcPr>
          <w:p w14:paraId="576B4099" w14:textId="77777777" w:rsidR="00310DE6" w:rsidRPr="00626163" w:rsidRDefault="00310DE6">
            <w:pPr>
              <w:widowControl/>
              <w:jc w:val="left"/>
              <w:rPr>
                <w:rFonts w:ascii="Times New Roman" w:eastAsia="Times New Roman" w:hAnsi="Times New Roman" w:cs="Times New Roman"/>
                <w:kern w:val="0"/>
                <w:sz w:val="20"/>
                <w:szCs w:val="20"/>
              </w:rPr>
            </w:pPr>
          </w:p>
        </w:tc>
        <w:tc>
          <w:tcPr>
            <w:tcW w:w="0" w:type="auto"/>
            <w:tcBorders>
              <w:top w:val="nil"/>
            </w:tcBorders>
            <w:shd w:val="clear" w:color="auto" w:fill="auto"/>
            <w:vAlign w:val="center"/>
          </w:tcPr>
          <w:p w14:paraId="489A2551" w14:textId="77777777" w:rsidR="00310DE6" w:rsidRPr="00626163" w:rsidRDefault="00310DE6">
            <w:pPr>
              <w:widowControl/>
              <w:jc w:val="left"/>
              <w:rPr>
                <w:rFonts w:ascii="Times New Roman" w:eastAsia="Times New Roman" w:hAnsi="Times New Roman" w:cs="Times New Roman"/>
                <w:kern w:val="0"/>
                <w:sz w:val="20"/>
                <w:szCs w:val="20"/>
              </w:rPr>
            </w:pPr>
          </w:p>
        </w:tc>
        <w:tc>
          <w:tcPr>
            <w:tcW w:w="0" w:type="auto"/>
            <w:tcBorders>
              <w:top w:val="nil"/>
            </w:tcBorders>
            <w:shd w:val="clear" w:color="auto" w:fill="auto"/>
            <w:vAlign w:val="center"/>
          </w:tcPr>
          <w:p w14:paraId="5C96784E" w14:textId="77777777" w:rsidR="00310DE6" w:rsidRPr="00626163" w:rsidRDefault="00310DE6">
            <w:pPr>
              <w:widowControl/>
              <w:jc w:val="left"/>
              <w:rPr>
                <w:rFonts w:ascii="Times New Roman" w:eastAsia="Times New Roman" w:hAnsi="Times New Roman" w:cs="Times New Roman"/>
                <w:kern w:val="0"/>
                <w:sz w:val="20"/>
                <w:szCs w:val="20"/>
              </w:rPr>
            </w:pPr>
          </w:p>
        </w:tc>
      </w:tr>
      <w:tr w:rsidR="00310DE6" w:rsidRPr="00262AD1" w14:paraId="4973D5F6" w14:textId="77777777" w:rsidTr="007E1C56">
        <w:trPr>
          <w:trHeight w:val="285"/>
          <w:jc w:val="center"/>
        </w:trPr>
        <w:tc>
          <w:tcPr>
            <w:tcW w:w="0" w:type="auto"/>
            <w:gridSpan w:val="2"/>
            <w:vMerge w:val="restart"/>
            <w:vAlign w:val="center"/>
          </w:tcPr>
          <w:p w14:paraId="77407E19" w14:textId="7D26BD95" w:rsidR="00310DE6" w:rsidRPr="00626163" w:rsidRDefault="003C5026">
            <w:pPr>
              <w:widowControl/>
              <w:jc w:val="left"/>
              <w:rPr>
                <w:rFonts w:ascii="等线" w:eastAsia="等线" w:hAnsi="等线" w:cs="宋体"/>
                <w:color w:val="000000"/>
                <w:kern w:val="0"/>
                <w:sz w:val="22"/>
              </w:rPr>
            </w:pPr>
            <w:r w:rsidRPr="00626163">
              <w:rPr>
                <w:rFonts w:ascii="等线" w:eastAsia="等线" w:hAnsi="等线" w:cs="宋体"/>
                <w:color w:val="000000"/>
                <w:kern w:val="0"/>
                <w:sz w:val="22"/>
              </w:rPr>
              <w:t>AH events</w:t>
            </w:r>
          </w:p>
        </w:tc>
        <w:tc>
          <w:tcPr>
            <w:tcW w:w="0" w:type="auto"/>
            <w:gridSpan w:val="3"/>
            <w:shd w:val="clear" w:color="auto" w:fill="auto"/>
            <w:vAlign w:val="center"/>
          </w:tcPr>
          <w:p w14:paraId="00326BAA" w14:textId="38A6F765" w:rsidR="00310DE6" w:rsidRPr="00626163" w:rsidRDefault="007E1C56" w:rsidP="007E1C56">
            <w:pPr>
              <w:widowControl/>
              <w:wordWrap w:val="0"/>
              <w:jc w:val="right"/>
              <w:rPr>
                <w:rFonts w:ascii="等线" w:eastAsia="等线" w:hAnsi="等线" w:cs="宋体"/>
                <w:color w:val="000000"/>
                <w:kern w:val="0"/>
                <w:sz w:val="22"/>
              </w:rPr>
            </w:pPr>
            <w:r w:rsidRPr="00626163">
              <w:rPr>
                <w:rFonts w:ascii="等线" w:eastAsia="等线" w:hAnsi="等线" w:cs="宋体" w:hint="eastAsia"/>
                <w:color w:val="000000"/>
                <w:kern w:val="0"/>
                <w:sz w:val="22"/>
              </w:rPr>
              <w:t>W</w:t>
            </w:r>
            <w:r w:rsidRPr="00626163">
              <w:rPr>
                <w:rFonts w:ascii="等线" w:eastAsia="等线" w:hAnsi="等线" w:cs="宋体"/>
                <w:color w:val="000000"/>
                <w:kern w:val="0"/>
                <w:sz w:val="22"/>
              </w:rPr>
              <w:t>rong events</w:t>
            </w:r>
          </w:p>
        </w:tc>
        <w:tc>
          <w:tcPr>
            <w:tcW w:w="0" w:type="auto"/>
            <w:gridSpan w:val="2"/>
            <w:shd w:val="clear" w:color="auto" w:fill="auto"/>
            <w:vAlign w:val="center"/>
          </w:tcPr>
          <w:p w14:paraId="2958FF7F" w14:textId="4E9E4314" w:rsidR="00310DE6" w:rsidRPr="00626163" w:rsidRDefault="007E1C56" w:rsidP="007E1C56">
            <w:pPr>
              <w:widowControl/>
              <w:wordWrap w:val="0"/>
              <w:jc w:val="right"/>
              <w:rPr>
                <w:rFonts w:ascii="等线" w:eastAsia="等线" w:hAnsi="等线" w:cs="宋体"/>
                <w:color w:val="000000"/>
                <w:kern w:val="0"/>
                <w:sz w:val="22"/>
              </w:rPr>
            </w:pPr>
            <w:r w:rsidRPr="00626163">
              <w:rPr>
                <w:rFonts w:ascii="等线" w:eastAsia="等线" w:hAnsi="等线" w:cs="宋体" w:hint="eastAsia"/>
                <w:color w:val="000000"/>
                <w:kern w:val="0"/>
                <w:sz w:val="22"/>
              </w:rPr>
              <w:t>R</w:t>
            </w:r>
            <w:r w:rsidRPr="00626163">
              <w:rPr>
                <w:rFonts w:ascii="等线" w:eastAsia="等线" w:hAnsi="等线" w:cs="宋体"/>
                <w:color w:val="000000"/>
                <w:kern w:val="0"/>
                <w:sz w:val="22"/>
              </w:rPr>
              <w:t>ight events</w:t>
            </w:r>
          </w:p>
        </w:tc>
        <w:tc>
          <w:tcPr>
            <w:tcW w:w="0" w:type="auto"/>
            <w:gridSpan w:val="2"/>
            <w:shd w:val="clear" w:color="auto" w:fill="auto"/>
            <w:vAlign w:val="center"/>
          </w:tcPr>
          <w:p w14:paraId="564E8174" w14:textId="50EBAC51" w:rsidR="00310DE6" w:rsidRPr="00626163" w:rsidRDefault="007E1C56" w:rsidP="007E1C56">
            <w:pPr>
              <w:widowControl/>
              <w:wordWrap w:val="0"/>
              <w:jc w:val="right"/>
              <w:rPr>
                <w:rFonts w:ascii="等线" w:eastAsia="等线" w:hAnsi="等线" w:cs="宋体"/>
                <w:color w:val="000000"/>
                <w:kern w:val="0"/>
                <w:sz w:val="22"/>
              </w:rPr>
            </w:pPr>
            <w:r w:rsidRPr="00626163">
              <w:rPr>
                <w:rFonts w:ascii="等线" w:eastAsia="等线" w:hAnsi="等线" w:cs="宋体"/>
                <w:color w:val="000000"/>
                <w:kern w:val="0"/>
                <w:sz w:val="22"/>
              </w:rPr>
              <w:t>Total events</w:t>
            </w:r>
          </w:p>
        </w:tc>
        <w:tc>
          <w:tcPr>
            <w:tcW w:w="0" w:type="auto"/>
            <w:gridSpan w:val="2"/>
            <w:vAlign w:val="center"/>
          </w:tcPr>
          <w:p w14:paraId="1CC930F6" w14:textId="22BD3119" w:rsidR="00310DE6" w:rsidRPr="00626163" w:rsidRDefault="00262AD1">
            <w:pPr>
              <w:widowControl/>
              <w:jc w:val="right"/>
              <w:rPr>
                <w:rFonts w:ascii="等线" w:eastAsia="等线" w:hAnsi="等线" w:cs="宋体"/>
                <w:color w:val="000000"/>
                <w:kern w:val="0"/>
                <w:sz w:val="22"/>
              </w:rPr>
            </w:pPr>
            <w:r w:rsidRPr="00626163">
              <w:rPr>
                <w:rFonts w:ascii="等线" w:eastAsia="等线" w:hAnsi="等线" w:cs="宋体"/>
                <w:color w:val="000000"/>
                <w:kern w:val="0"/>
                <w:sz w:val="22"/>
              </w:rPr>
              <w:t>PPV</w:t>
            </w:r>
            <w:r w:rsidR="007E1C56" w:rsidRPr="00626163">
              <w:rPr>
                <w:rFonts w:ascii="等线" w:eastAsia="等线" w:hAnsi="等线" w:cs="宋体" w:hint="eastAsia"/>
                <w:color w:val="000000"/>
                <w:kern w:val="0"/>
                <w:sz w:val="22"/>
              </w:rPr>
              <w:t>(</w:t>
            </w:r>
            <w:r w:rsidR="00AC48BE" w:rsidRPr="00626163">
              <w:rPr>
                <w:rFonts w:ascii="等线" w:eastAsia="等线" w:hAnsi="等线" w:cs="宋体" w:hint="eastAsia"/>
                <w:color w:val="000000"/>
                <w:kern w:val="0"/>
                <w:sz w:val="22"/>
              </w:rPr>
              <w:t>%</w:t>
            </w:r>
            <w:r w:rsidR="007E1C56" w:rsidRPr="00626163">
              <w:rPr>
                <w:rFonts w:ascii="等线" w:eastAsia="等线" w:hAnsi="等线" w:cs="宋体" w:hint="eastAsia"/>
                <w:color w:val="000000"/>
                <w:kern w:val="0"/>
                <w:sz w:val="22"/>
              </w:rPr>
              <w:t>)</w:t>
            </w:r>
          </w:p>
        </w:tc>
        <w:tc>
          <w:tcPr>
            <w:tcW w:w="0" w:type="auto"/>
            <w:vAlign w:val="center"/>
          </w:tcPr>
          <w:p w14:paraId="6D67FD78" w14:textId="6CBCEFC8" w:rsidR="00310DE6" w:rsidRPr="00626163" w:rsidRDefault="00F114FE">
            <w:pPr>
              <w:widowControl/>
              <w:jc w:val="right"/>
              <w:rPr>
                <w:rFonts w:ascii="等线" w:eastAsia="等线" w:hAnsi="等线" w:cs="宋体"/>
                <w:color w:val="000000"/>
                <w:kern w:val="0"/>
                <w:sz w:val="22"/>
              </w:rPr>
            </w:pPr>
            <w:r w:rsidRPr="00626163">
              <w:rPr>
                <w:rFonts w:ascii="等线" w:eastAsia="等线" w:hAnsi="等线" w:cs="宋体" w:hint="eastAsia"/>
                <w:color w:val="000000"/>
                <w:kern w:val="0"/>
                <w:sz w:val="22"/>
              </w:rPr>
              <w:t>S</w:t>
            </w:r>
            <w:r w:rsidR="00310FCE" w:rsidRPr="00626163">
              <w:rPr>
                <w:rFonts w:ascii="等线" w:eastAsia="等线" w:hAnsi="等线" w:cs="宋体"/>
                <w:color w:val="000000"/>
                <w:kern w:val="0"/>
                <w:sz w:val="22"/>
              </w:rPr>
              <w:t>EN</w:t>
            </w:r>
            <w:r w:rsidR="007E1C56" w:rsidRPr="00626163">
              <w:rPr>
                <w:rFonts w:ascii="等线" w:eastAsia="等线" w:hAnsi="等线" w:cs="宋体" w:hint="eastAsia"/>
                <w:color w:val="000000"/>
                <w:kern w:val="0"/>
                <w:sz w:val="22"/>
              </w:rPr>
              <w:t>(</w:t>
            </w:r>
            <w:r w:rsidR="00AC48BE" w:rsidRPr="00626163">
              <w:rPr>
                <w:rFonts w:ascii="等线" w:eastAsia="等线" w:hAnsi="等线" w:cs="宋体" w:hint="eastAsia"/>
                <w:color w:val="000000"/>
                <w:kern w:val="0"/>
                <w:sz w:val="22"/>
              </w:rPr>
              <w:t>%</w:t>
            </w:r>
            <w:r w:rsidR="007E1C56" w:rsidRPr="00626163">
              <w:rPr>
                <w:rFonts w:ascii="等线" w:eastAsia="等线" w:hAnsi="等线" w:cs="宋体" w:hint="eastAsia"/>
                <w:color w:val="000000"/>
                <w:kern w:val="0"/>
                <w:sz w:val="22"/>
              </w:rPr>
              <w:t>)</w:t>
            </w:r>
          </w:p>
        </w:tc>
      </w:tr>
      <w:tr w:rsidR="00310DE6" w:rsidRPr="00262AD1" w14:paraId="264E37BA" w14:textId="77777777" w:rsidTr="007E1C56">
        <w:trPr>
          <w:trHeight w:val="285"/>
          <w:jc w:val="center"/>
        </w:trPr>
        <w:tc>
          <w:tcPr>
            <w:tcW w:w="0" w:type="auto"/>
            <w:gridSpan w:val="2"/>
            <w:vMerge/>
            <w:vAlign w:val="center"/>
          </w:tcPr>
          <w:p w14:paraId="7BE41176" w14:textId="77777777" w:rsidR="00310DE6" w:rsidRPr="00626163" w:rsidRDefault="00310DE6">
            <w:pPr>
              <w:widowControl/>
              <w:jc w:val="right"/>
              <w:rPr>
                <w:rFonts w:ascii="等线" w:eastAsia="等线" w:hAnsi="等线" w:cs="宋体"/>
                <w:color w:val="000000"/>
                <w:kern w:val="0"/>
                <w:sz w:val="22"/>
              </w:rPr>
            </w:pPr>
          </w:p>
        </w:tc>
        <w:tc>
          <w:tcPr>
            <w:tcW w:w="0" w:type="auto"/>
            <w:gridSpan w:val="3"/>
            <w:shd w:val="clear" w:color="auto" w:fill="auto"/>
            <w:vAlign w:val="center"/>
          </w:tcPr>
          <w:p w14:paraId="777EC690" w14:textId="77777777"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color w:val="000000"/>
                <w:kern w:val="0"/>
                <w:sz w:val="22"/>
              </w:rPr>
              <w:t>593</w:t>
            </w:r>
          </w:p>
        </w:tc>
        <w:tc>
          <w:tcPr>
            <w:tcW w:w="0" w:type="auto"/>
            <w:gridSpan w:val="2"/>
            <w:shd w:val="clear" w:color="auto" w:fill="auto"/>
            <w:vAlign w:val="center"/>
          </w:tcPr>
          <w:p w14:paraId="55947554" w14:textId="77777777"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color w:val="000000"/>
                <w:kern w:val="0"/>
                <w:sz w:val="22"/>
              </w:rPr>
              <w:t>1513</w:t>
            </w:r>
          </w:p>
        </w:tc>
        <w:tc>
          <w:tcPr>
            <w:tcW w:w="0" w:type="auto"/>
            <w:gridSpan w:val="2"/>
            <w:shd w:val="clear" w:color="auto" w:fill="auto"/>
            <w:vAlign w:val="center"/>
          </w:tcPr>
          <w:p w14:paraId="3B65EA76" w14:textId="77777777"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color w:val="000000"/>
                <w:kern w:val="0"/>
                <w:sz w:val="22"/>
              </w:rPr>
              <w:t>1828</w:t>
            </w:r>
          </w:p>
        </w:tc>
        <w:tc>
          <w:tcPr>
            <w:tcW w:w="0" w:type="auto"/>
            <w:gridSpan w:val="2"/>
            <w:vAlign w:val="center"/>
          </w:tcPr>
          <w:p w14:paraId="4FE08DA1" w14:textId="0F92C2FA"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color w:val="000000"/>
                <w:kern w:val="0"/>
                <w:sz w:val="22"/>
              </w:rPr>
              <w:t>71.8</w:t>
            </w:r>
          </w:p>
        </w:tc>
        <w:tc>
          <w:tcPr>
            <w:tcW w:w="0" w:type="auto"/>
            <w:vAlign w:val="center"/>
          </w:tcPr>
          <w:p w14:paraId="74A62E61" w14:textId="77519374" w:rsidR="00310DE6" w:rsidRPr="00626163" w:rsidRDefault="009A2410">
            <w:pPr>
              <w:widowControl/>
              <w:jc w:val="right"/>
              <w:rPr>
                <w:rFonts w:ascii="等线" w:eastAsia="等线" w:hAnsi="等线" w:cs="宋体"/>
                <w:color w:val="000000"/>
                <w:kern w:val="0"/>
                <w:sz w:val="22"/>
              </w:rPr>
            </w:pPr>
            <w:r w:rsidRPr="00626163">
              <w:rPr>
                <w:rFonts w:ascii="等线" w:eastAsia="等线" w:hAnsi="等线" w:cs="宋体"/>
                <w:color w:val="000000"/>
                <w:kern w:val="0"/>
                <w:sz w:val="22"/>
              </w:rPr>
              <w:t>82.</w:t>
            </w:r>
            <w:r w:rsidR="005E68BF" w:rsidRPr="00626163">
              <w:rPr>
                <w:rFonts w:ascii="等线" w:eastAsia="等线" w:hAnsi="等线" w:cs="宋体"/>
                <w:color w:val="000000"/>
                <w:kern w:val="0"/>
                <w:sz w:val="22"/>
              </w:rPr>
              <w:t>8</w:t>
            </w:r>
          </w:p>
        </w:tc>
      </w:tr>
      <w:bookmarkEnd w:id="8"/>
    </w:tbl>
    <w:p w14:paraId="21BC910C" w14:textId="5AD3EFB9" w:rsidR="00310DE6" w:rsidRDefault="00310DE6"/>
    <w:p w14:paraId="6EF7FCA8" w14:textId="4F1141F4" w:rsidR="00DE51CB" w:rsidRDefault="00597131">
      <w:bookmarkStart w:id="9" w:name="OLE_LINK3"/>
      <w:bookmarkStart w:id="10" w:name="OLE_LINK4"/>
      <w:r>
        <w:rPr>
          <w:noProof/>
        </w:rPr>
        <w:t xml:space="preserve">The test set contains fifteen subjects’ over one hundred hours of data, totally 285,286 </w:t>
      </w:r>
      <w:r w:rsidR="007E1C56">
        <w:rPr>
          <w:noProof/>
        </w:rPr>
        <w:t>ten</w:t>
      </w:r>
      <w:r>
        <w:rPr>
          <w:noProof/>
        </w:rPr>
        <w:t xml:space="preserve">-second segments. The prediction results for the above data are shown in Table 3. </w:t>
      </w:r>
      <w:r w:rsidR="00AD3567">
        <w:rPr>
          <w:noProof/>
        </w:rPr>
        <w:t>The cascading detection model achieved an accuracy</w:t>
      </w:r>
      <w:r w:rsidR="001A4AB1">
        <w:rPr>
          <w:noProof/>
        </w:rPr>
        <w:t xml:space="preserve"> (ACC)</w:t>
      </w:r>
      <w:r w:rsidR="00AD3567">
        <w:rPr>
          <w:noProof/>
        </w:rPr>
        <w:t xml:space="preserve"> of 89.0%, a sensitivity </w:t>
      </w:r>
      <w:r w:rsidR="001A4AB1">
        <w:rPr>
          <w:noProof/>
        </w:rPr>
        <w:t xml:space="preserve">(SEN) </w:t>
      </w:r>
      <w:r w:rsidR="00AD3567">
        <w:rPr>
          <w:noProof/>
        </w:rPr>
        <w:t>of 73.</w:t>
      </w:r>
      <w:r w:rsidR="004844C5">
        <w:rPr>
          <w:noProof/>
        </w:rPr>
        <w:t>5</w:t>
      </w:r>
      <w:r w:rsidR="00AD3567">
        <w:rPr>
          <w:noProof/>
        </w:rPr>
        <w:t xml:space="preserve">%, and a specificity </w:t>
      </w:r>
      <w:r w:rsidR="001A4AB1">
        <w:rPr>
          <w:noProof/>
        </w:rPr>
        <w:t xml:space="preserve">(SPE) </w:t>
      </w:r>
      <w:r w:rsidR="00AD3567">
        <w:rPr>
          <w:noProof/>
        </w:rPr>
        <w:t xml:space="preserve">of 91.2%. Table 3 also summarizes the predicition results for </w:t>
      </w:r>
      <w:r w:rsidR="003C5026">
        <w:rPr>
          <w:noProof/>
        </w:rPr>
        <w:t>AH events</w:t>
      </w:r>
      <w:r w:rsidR="00AD3567">
        <w:rPr>
          <w:noProof/>
        </w:rPr>
        <w:t xml:space="preserve">. The cascading detection model detected 1513 from 1828 </w:t>
      </w:r>
      <w:r w:rsidR="003C5026">
        <w:rPr>
          <w:noProof/>
        </w:rPr>
        <w:t>AH events</w:t>
      </w:r>
      <w:r w:rsidR="00AD3567">
        <w:rPr>
          <w:noProof/>
        </w:rPr>
        <w:t>, achieved a sensitivity of 82.8% accompanied by a positive predictive value</w:t>
      </w:r>
      <w:r w:rsidR="00FF21AE">
        <w:rPr>
          <w:noProof/>
        </w:rPr>
        <w:t xml:space="preserve"> (PPV)</w:t>
      </w:r>
      <w:r w:rsidR="00AD3567">
        <w:rPr>
          <w:noProof/>
        </w:rPr>
        <w:t xml:space="preserve"> of 71.8%. </w:t>
      </w:r>
      <w:bookmarkEnd w:id="9"/>
      <w:bookmarkEnd w:id="10"/>
    </w:p>
    <w:p w14:paraId="0AB3B8E7" w14:textId="77777777" w:rsidR="001F273F" w:rsidRPr="001F273F" w:rsidRDefault="001F273F"/>
    <w:p w14:paraId="70B86485" w14:textId="496048CC" w:rsidR="00310DE6" w:rsidRDefault="00F26A47">
      <w:pPr>
        <w:rPr>
          <w:b/>
        </w:rPr>
      </w:pPr>
      <w:r>
        <w:rPr>
          <w:b/>
        </w:rPr>
        <w:t>AHI analysis</w:t>
      </w:r>
    </w:p>
    <w:p w14:paraId="36571342" w14:textId="38D31BA2" w:rsidR="00310DE6" w:rsidRDefault="00EE62AF" w:rsidP="00DD601F">
      <w:r>
        <w:rPr>
          <w:noProof/>
        </w:rPr>
        <mc:AlternateContent>
          <mc:Choice Requires="wpg">
            <w:drawing>
              <wp:anchor distT="0" distB="0" distL="114300" distR="114300" simplePos="0" relativeHeight="251754496" behindDoc="0" locked="0" layoutInCell="1" allowOverlap="1" wp14:anchorId="106774B2" wp14:editId="2B6AA5DA">
                <wp:simplePos x="0" y="0"/>
                <wp:positionH relativeFrom="column">
                  <wp:posOffset>-125083</wp:posOffset>
                </wp:positionH>
                <wp:positionV relativeFrom="paragraph">
                  <wp:posOffset>1089864</wp:posOffset>
                </wp:positionV>
                <wp:extent cx="5612849" cy="2354723"/>
                <wp:effectExtent l="0" t="0" r="6985" b="7620"/>
                <wp:wrapTopAndBottom/>
                <wp:docPr id="34" name="组合 34"/>
                <wp:cNvGraphicFramePr/>
                <a:graphic xmlns:a="http://schemas.openxmlformats.org/drawingml/2006/main">
                  <a:graphicData uri="http://schemas.microsoft.com/office/word/2010/wordprocessingGroup">
                    <wpg:wgp>
                      <wpg:cNvGrpSpPr/>
                      <wpg:grpSpPr>
                        <a:xfrm>
                          <a:off x="0" y="0"/>
                          <a:ext cx="5612849" cy="2354723"/>
                          <a:chOff x="0" y="0"/>
                          <a:chExt cx="5612849" cy="2354723"/>
                        </a:xfrm>
                      </wpg:grpSpPr>
                      <wpg:grpSp>
                        <wpg:cNvPr id="33" name="组合 33"/>
                        <wpg:cNvGrpSpPr/>
                        <wpg:grpSpPr>
                          <a:xfrm>
                            <a:off x="0" y="0"/>
                            <a:ext cx="5403706" cy="2104989"/>
                            <a:chOff x="0" y="0"/>
                            <a:chExt cx="5403706" cy="2104989"/>
                          </a:xfrm>
                        </wpg:grpSpPr>
                        <pic:pic xmlns:pic="http://schemas.openxmlformats.org/drawingml/2006/picture">
                          <pic:nvPicPr>
                            <pic:cNvPr id="30" name="图片 30"/>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29396" y="146649"/>
                              <a:ext cx="5274310" cy="1958340"/>
                            </a:xfrm>
                            <a:prstGeom prst="rect">
                              <a:avLst/>
                            </a:prstGeom>
                          </pic:spPr>
                        </pic:pic>
                        <wps:wsp>
                          <wps:cNvPr id="21" name="文本框 21"/>
                          <wps:cNvSpPr txBox="1"/>
                          <wps:spPr>
                            <a:xfrm>
                              <a:off x="0" y="0"/>
                              <a:ext cx="371475" cy="350520"/>
                            </a:xfrm>
                            <a:prstGeom prst="rect">
                              <a:avLst/>
                            </a:prstGeom>
                            <a:noFill/>
                            <a:ln w="6350">
                              <a:noFill/>
                            </a:ln>
                          </wps:spPr>
                          <wps:txbx>
                            <w:txbxContent>
                              <w:p w14:paraId="773AEA1E" w14:textId="77777777" w:rsidR="007921D9" w:rsidRDefault="007921D9">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 name="文本框 22"/>
                          <wps:cNvSpPr txBox="1"/>
                          <wps:spPr>
                            <a:xfrm>
                              <a:off x="2665562" y="0"/>
                              <a:ext cx="371475" cy="350520"/>
                            </a:xfrm>
                            <a:prstGeom prst="rect">
                              <a:avLst/>
                            </a:prstGeom>
                            <a:noFill/>
                            <a:ln w="6350">
                              <a:noFill/>
                            </a:ln>
                          </wps:spPr>
                          <wps:txbx>
                            <w:txbxContent>
                              <w:p w14:paraId="22DDE997" w14:textId="77777777" w:rsidR="007921D9" w:rsidRDefault="007921D9">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27" name="文本框 27"/>
                        <wps:cNvSpPr txBox="1"/>
                        <wps:spPr>
                          <a:xfrm>
                            <a:off x="267419" y="2156603"/>
                            <a:ext cx="5345430" cy="198120"/>
                          </a:xfrm>
                          <a:prstGeom prst="rect">
                            <a:avLst/>
                          </a:prstGeom>
                          <a:solidFill>
                            <a:prstClr val="white"/>
                          </a:solidFill>
                          <a:ln>
                            <a:noFill/>
                          </a:ln>
                        </wps:spPr>
                        <wps:txbx>
                          <w:txbxContent>
                            <w:p w14:paraId="60CF395E" w14:textId="060BAF2E" w:rsidR="007921D9" w:rsidRPr="00F26A47" w:rsidRDefault="007921D9" w:rsidP="00F26A47">
                              <w:pPr>
                                <w:pStyle w:val="a7"/>
                                <w:rPr>
                                  <w:noProof/>
                                </w:rPr>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a) Scatter plot of AHI</w:t>
                              </w:r>
                              <w:r w:rsidRPr="00F26A47">
                                <w:rPr>
                                  <w:vertAlign w:val="subscript"/>
                                </w:rPr>
                                <w:t>est</w:t>
                              </w:r>
                              <w:r>
                                <w:t xml:space="preserve"> and AHI</w:t>
                              </w:r>
                              <w:r w:rsidRPr="00F26A47">
                                <w:rPr>
                                  <w:vertAlign w:val="subscript"/>
                                </w:rPr>
                                <w:t>ref</w:t>
                              </w:r>
                              <w:r>
                                <w:t>; (b) Bland-Altman plot of AHI</w:t>
                              </w:r>
                              <w:r w:rsidRPr="00F26A47">
                                <w:rPr>
                                  <w:vertAlign w:val="subscript"/>
                                </w:rPr>
                                <w:t>est</w:t>
                              </w:r>
                              <w:r>
                                <w:t xml:space="preserve"> and AHI</w:t>
                              </w:r>
                              <w:r w:rsidRPr="00F26A47">
                                <w:rPr>
                                  <w:vertAlign w:val="subscript"/>
                                </w:rPr>
                                <w:t>re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06774B2" id="组合 34" o:spid="_x0000_s1029" style="position:absolute;left:0;text-align:left;margin-left:-9.85pt;margin-top:85.8pt;width:441.95pt;height:185.4pt;z-index:251754496" coordsize="56128,2354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">
                <v:group id="组合 33" o:spid="_x0000_s1030" style="position:absolute;width:54037;height:21049" coordsize="54037,21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图片 30" o:spid="_x0000_s1031" type="#_x0000_t75" style="position:absolute;left:1293;top:1466;width:52744;height:195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">
                    <v:imagedata r:id="rId11" o:title=""/>
                  </v:shape>
                  <v:shape id="文本框 21" o:spid="_x0000_s1032" type="#_x0000_t202" style="position:absolute;width:371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773AEA1E" w14:textId="77777777" w:rsidR="007921D9" w:rsidRDefault="007921D9">
                          <w:r>
                            <w:rPr>
                              <w:rFonts w:hint="eastAsia"/>
                            </w:rPr>
                            <w:t>(</w:t>
                          </w:r>
                          <w:r>
                            <w:t>a)</w:t>
                          </w:r>
                        </w:p>
                      </w:txbxContent>
                    </v:textbox>
                  </v:shape>
                  <v:shape id="文本框 22" o:spid="_x0000_s1033" type="#_x0000_t202" style="position:absolute;left:26655;width:371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2DDE997" w14:textId="77777777" w:rsidR="007921D9" w:rsidRDefault="007921D9">
                          <w:r>
                            <w:rPr>
                              <w:rFonts w:hint="eastAsia"/>
                            </w:rPr>
                            <w:t>(</w:t>
                          </w:r>
                          <w:r>
                            <w:t>b)</w:t>
                          </w:r>
                        </w:p>
                      </w:txbxContent>
                    </v:textbox>
                  </v:shape>
                </v:group>
                <v:shape id="文本框 27" o:spid="_x0000_s1034" type="#_x0000_t202" style="position:absolute;left:2674;top:21566;width:53454;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60CF395E" w14:textId="060BAF2E" w:rsidR="007921D9" w:rsidRPr="00F26A47" w:rsidRDefault="007921D9" w:rsidP="00F26A47">
                        <w:pPr>
                          <w:pStyle w:val="a7"/>
                          <w:rPr>
                            <w:noProof/>
                          </w:rPr>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a) Scatter plot of AHI</w:t>
                        </w:r>
                        <w:r w:rsidRPr="00F26A47">
                          <w:rPr>
                            <w:vertAlign w:val="subscript"/>
                          </w:rPr>
                          <w:t>est</w:t>
                        </w:r>
                        <w:r>
                          <w:t xml:space="preserve"> and AHI</w:t>
                        </w:r>
                        <w:r w:rsidRPr="00F26A47">
                          <w:rPr>
                            <w:vertAlign w:val="subscript"/>
                          </w:rPr>
                          <w:t>ref</w:t>
                        </w:r>
                        <w:r>
                          <w:t>; (b) Bland-Altman plot of AHI</w:t>
                        </w:r>
                        <w:r w:rsidRPr="00F26A47">
                          <w:rPr>
                            <w:vertAlign w:val="subscript"/>
                          </w:rPr>
                          <w:t>est</w:t>
                        </w:r>
                        <w:r>
                          <w:t xml:space="preserve"> and AHI</w:t>
                        </w:r>
                        <w:r w:rsidRPr="00F26A47">
                          <w:rPr>
                            <w:vertAlign w:val="subscript"/>
                          </w:rPr>
                          <w:t>ref</w:t>
                        </w:r>
                      </w:p>
                    </w:txbxContent>
                  </v:textbox>
                </v:shape>
                <w10:wrap type="topAndBottom"/>
              </v:group>
            </w:pict>
          </mc:Fallback>
        </mc:AlternateContent>
      </w:r>
      <w:r w:rsidR="00F26A47">
        <w:t xml:space="preserve">Fig. </w:t>
      </w:r>
      <w:r w:rsidR="00DA7ADB">
        <w:t>2</w:t>
      </w:r>
      <w:r w:rsidR="00F26A47">
        <w:t>(a) shows a scatter plot of the AHI estimated (AHI</w:t>
      </w:r>
      <w:r w:rsidR="00F26A47" w:rsidRPr="00F26A47">
        <w:rPr>
          <w:vertAlign w:val="subscript"/>
        </w:rPr>
        <w:t>est</w:t>
      </w:r>
      <w:r w:rsidR="00F26A47">
        <w:t xml:space="preserve">) by </w:t>
      </w:r>
      <w:r w:rsidR="00262AD1">
        <w:t>the model</w:t>
      </w:r>
      <w:r w:rsidR="00F26A47">
        <w:t xml:space="preserve"> and the AHI </w:t>
      </w:r>
      <w:r w:rsidR="00D545C9">
        <w:t>marked (AHI</w:t>
      </w:r>
      <w:r w:rsidR="00D545C9" w:rsidRPr="00D545C9">
        <w:rPr>
          <w:vertAlign w:val="subscript"/>
        </w:rPr>
        <w:t>ref</w:t>
      </w:r>
      <w:r w:rsidR="00D545C9">
        <w:t xml:space="preserve">) by PSG. The solid line fitted shows a </w:t>
      </w:r>
      <w:r w:rsidR="00284DC7" w:rsidRPr="00C94633">
        <w:t>high</w:t>
      </w:r>
      <w:r w:rsidR="00D545C9">
        <w:t xml:space="preserve"> correlation (Pearson’s correlation coefficient = </w:t>
      </w:r>
      <w:r w:rsidR="00D545C9" w:rsidRPr="00C94633">
        <w:t>0.98)</w:t>
      </w:r>
      <w:r w:rsidR="00D545C9" w:rsidRPr="00D545C9">
        <w:t xml:space="preserve"> </w:t>
      </w:r>
      <w:r w:rsidR="00D545C9">
        <w:t>between AHI</w:t>
      </w:r>
      <w:r w:rsidR="00D545C9" w:rsidRPr="00D545C9">
        <w:rPr>
          <w:vertAlign w:val="subscript"/>
        </w:rPr>
        <w:t>est</w:t>
      </w:r>
      <w:r w:rsidR="00D545C9">
        <w:t xml:space="preserve"> and AHI</w:t>
      </w:r>
      <w:r w:rsidR="00D545C9" w:rsidRPr="00D545C9">
        <w:rPr>
          <w:vertAlign w:val="subscript"/>
        </w:rPr>
        <w:t>ref</w:t>
      </w:r>
      <w:r w:rsidR="00D545C9">
        <w:t xml:space="preserve">. Fig. </w:t>
      </w:r>
      <w:r w:rsidR="00DA7ADB">
        <w:t>2</w:t>
      </w:r>
      <w:r w:rsidR="00D545C9">
        <w:t>(b) shows the Bland-Altman plot of AHI</w:t>
      </w:r>
      <w:r w:rsidR="00D545C9" w:rsidRPr="00D545C9">
        <w:rPr>
          <w:vertAlign w:val="subscript"/>
        </w:rPr>
        <w:t>est</w:t>
      </w:r>
      <w:r w:rsidR="00D545C9">
        <w:t xml:space="preserve"> and AHI</w:t>
      </w:r>
      <w:r w:rsidR="00D545C9" w:rsidRPr="00D545C9">
        <w:rPr>
          <w:vertAlign w:val="subscript"/>
        </w:rPr>
        <w:t>ref</w:t>
      </w:r>
      <w:r w:rsidR="00D545C9">
        <w:t>. The average error of AHI</w:t>
      </w:r>
      <w:r w:rsidR="00D545C9" w:rsidRPr="00D545C9">
        <w:rPr>
          <w:vertAlign w:val="subscript"/>
        </w:rPr>
        <w:t>est</w:t>
      </w:r>
      <w:r w:rsidR="00D545C9">
        <w:t xml:space="preserve"> and AHI</w:t>
      </w:r>
      <w:r w:rsidR="00D545C9" w:rsidRPr="00D545C9">
        <w:rPr>
          <w:vertAlign w:val="subscript"/>
        </w:rPr>
        <w:t>ref</w:t>
      </w:r>
      <w:r w:rsidR="00D545C9" w:rsidRPr="00D545C9">
        <w:t xml:space="preserve"> </w:t>
      </w:r>
      <w:r w:rsidR="00D545C9">
        <w:t>is -1.7 events/h, and the error range is -5.7</w:t>
      </w:r>
      <w:r w:rsidR="00262AD1">
        <w:t xml:space="preserve"> </w:t>
      </w:r>
      <w:r w:rsidR="00D545C9">
        <w:t xml:space="preserve">to 2.3 events/h with a 95% confidential coefficient. </w:t>
      </w:r>
    </w:p>
    <w:p w14:paraId="79AEF16E" w14:textId="36B9E5AA" w:rsidR="00310DE6" w:rsidRDefault="00D545C9" w:rsidP="00DD601F">
      <w:r>
        <w:rPr>
          <w:rFonts w:hint="eastAsia"/>
        </w:rPr>
        <w:t>T</w:t>
      </w:r>
      <w:r>
        <w:t>able 4 summarizes the classification results for SAHS severity</w:t>
      </w:r>
      <w:r w:rsidR="00431621">
        <w:t xml:space="preserve">. The mean values for sensitivity, specificity, PPV, accuracy </w:t>
      </w:r>
      <w:r w:rsidR="00262AD1">
        <w:t>are</w:t>
      </w:r>
      <w:r w:rsidR="00431621">
        <w:t xml:space="preserve"> 100.0%, 87.8%, 87.1%, 93.3% </w:t>
      </w:r>
      <w:r w:rsidR="007B574C">
        <w:t xml:space="preserve">respectively </w:t>
      </w:r>
      <w:r w:rsidR="00431621">
        <w:t xml:space="preserve">for </w:t>
      </w:r>
      <w:r w:rsidR="00215236">
        <w:t>AHI thresholds of 5, 15 and 30 events/h</w:t>
      </w:r>
      <w:r w:rsidR="00431621">
        <w:t>.</w:t>
      </w:r>
    </w:p>
    <w:p w14:paraId="14AC898C" w14:textId="77777777" w:rsidR="00F44D82" w:rsidRDefault="00F44D82" w:rsidP="00DD601F"/>
    <w:p w14:paraId="03C37C3E" w14:textId="1E1686A3" w:rsidR="00D545C9" w:rsidRDefault="00D545C9" w:rsidP="00D545C9">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A4AB1">
        <w:rPr>
          <w:noProof/>
        </w:rPr>
        <w:t>4</w:t>
      </w:r>
      <w:r w:rsidR="009B6D6C">
        <w:rPr>
          <w:noProof/>
        </w:rPr>
        <w:fldChar w:fldCharType="end"/>
      </w:r>
      <w:r>
        <w:t>. SAHS severity classification and diagnostic performance</w:t>
      </w:r>
    </w:p>
    <w:tbl>
      <w:tblPr>
        <w:tblStyle w:val="af0"/>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34"/>
        <w:gridCol w:w="1056"/>
        <w:gridCol w:w="587"/>
        <w:gridCol w:w="594"/>
        <w:gridCol w:w="1056"/>
        <w:gridCol w:w="788"/>
        <w:gridCol w:w="809"/>
        <w:gridCol w:w="682"/>
        <w:gridCol w:w="682"/>
        <w:gridCol w:w="682"/>
        <w:gridCol w:w="682"/>
      </w:tblGrid>
      <w:tr w:rsidR="00F44D82" w:rsidRPr="007B4642" w14:paraId="471E0322" w14:textId="77777777" w:rsidTr="006C3A2B">
        <w:tc>
          <w:tcPr>
            <w:tcW w:w="0" w:type="auto"/>
            <w:tcBorders>
              <w:bottom w:val="nil"/>
            </w:tcBorders>
          </w:tcPr>
          <w:p w14:paraId="49930958" w14:textId="77777777" w:rsidR="00F44D82" w:rsidRPr="007B4642" w:rsidRDefault="00F44D82" w:rsidP="006C3A2B">
            <w:pPr>
              <w:rPr>
                <w:sz w:val="20"/>
                <w:szCs w:val="20"/>
              </w:rPr>
            </w:pPr>
          </w:p>
        </w:tc>
        <w:tc>
          <w:tcPr>
            <w:tcW w:w="0" w:type="auto"/>
            <w:tcBorders>
              <w:bottom w:val="nil"/>
            </w:tcBorders>
          </w:tcPr>
          <w:p w14:paraId="28DA5122" w14:textId="77777777" w:rsidR="00F44D82" w:rsidRPr="007B4642" w:rsidRDefault="00F44D82" w:rsidP="006C3A2B">
            <w:pPr>
              <w:rPr>
                <w:sz w:val="20"/>
                <w:szCs w:val="20"/>
              </w:rPr>
            </w:pPr>
          </w:p>
        </w:tc>
        <w:tc>
          <w:tcPr>
            <w:tcW w:w="0" w:type="auto"/>
            <w:gridSpan w:val="4"/>
          </w:tcPr>
          <w:p w14:paraId="5A6748DC" w14:textId="77777777" w:rsidR="00F44D82" w:rsidRPr="007B4642" w:rsidRDefault="00F44D82" w:rsidP="006C3A2B">
            <w:pPr>
              <w:rPr>
                <w:sz w:val="20"/>
                <w:szCs w:val="20"/>
              </w:rPr>
            </w:pPr>
            <w:r w:rsidRPr="007B4642">
              <w:rPr>
                <w:sz w:val="20"/>
                <w:szCs w:val="20"/>
              </w:rPr>
              <w:t>Determined from PSG</w:t>
            </w:r>
          </w:p>
        </w:tc>
        <w:tc>
          <w:tcPr>
            <w:tcW w:w="0" w:type="auto"/>
            <w:tcBorders>
              <w:bottom w:val="nil"/>
            </w:tcBorders>
          </w:tcPr>
          <w:p w14:paraId="47631303" w14:textId="77777777" w:rsidR="00F44D82" w:rsidRPr="007B4642" w:rsidRDefault="00F44D82" w:rsidP="006C3A2B">
            <w:pPr>
              <w:rPr>
                <w:sz w:val="20"/>
                <w:szCs w:val="20"/>
              </w:rPr>
            </w:pPr>
          </w:p>
        </w:tc>
        <w:tc>
          <w:tcPr>
            <w:tcW w:w="0" w:type="auto"/>
            <w:gridSpan w:val="4"/>
          </w:tcPr>
          <w:p w14:paraId="3EDD33EE"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AHI</w:t>
            </w:r>
            <w:r w:rsidRPr="007B4642">
              <w:rPr>
                <w:rFonts w:ascii="等线" w:eastAsia="等线" w:hAnsi="等线" w:cs="宋体"/>
                <w:color w:val="000000"/>
                <w:kern w:val="0"/>
                <w:sz w:val="20"/>
                <w:szCs w:val="20"/>
              </w:rPr>
              <w:t xml:space="preserve"> </w:t>
            </w:r>
            <w:r w:rsidRPr="007B4642">
              <w:rPr>
                <w:rFonts w:ascii="等线" w:eastAsia="等线" w:hAnsi="等线" w:cs="宋体" w:hint="eastAsia"/>
                <w:color w:val="000000"/>
                <w:kern w:val="0"/>
                <w:sz w:val="20"/>
                <w:szCs w:val="20"/>
              </w:rPr>
              <w:t>cutoff</w:t>
            </w:r>
            <w:r w:rsidRPr="007B4642">
              <w:rPr>
                <w:rFonts w:ascii="等线" w:eastAsia="等线" w:hAnsi="等线" w:cs="宋体"/>
                <w:color w:val="000000"/>
                <w:kern w:val="0"/>
                <w:sz w:val="20"/>
                <w:szCs w:val="20"/>
              </w:rPr>
              <w:t>(events/h)</w:t>
            </w:r>
          </w:p>
        </w:tc>
      </w:tr>
      <w:tr w:rsidR="00F44D82" w:rsidRPr="007B4642" w14:paraId="2C87F2F0" w14:textId="77777777" w:rsidTr="006C3A2B">
        <w:tc>
          <w:tcPr>
            <w:tcW w:w="0" w:type="auto"/>
            <w:tcBorders>
              <w:top w:val="nil"/>
            </w:tcBorders>
          </w:tcPr>
          <w:p w14:paraId="656B08BD" w14:textId="77777777" w:rsidR="00F44D82" w:rsidRPr="007B4642" w:rsidRDefault="00F44D82" w:rsidP="006C3A2B">
            <w:pPr>
              <w:rPr>
                <w:sz w:val="20"/>
                <w:szCs w:val="20"/>
              </w:rPr>
            </w:pPr>
          </w:p>
        </w:tc>
        <w:tc>
          <w:tcPr>
            <w:tcW w:w="0" w:type="auto"/>
            <w:tcBorders>
              <w:top w:val="nil"/>
              <w:bottom w:val="single" w:sz="4" w:space="0" w:color="auto"/>
            </w:tcBorders>
          </w:tcPr>
          <w:p w14:paraId="563B2F3F" w14:textId="77777777" w:rsidR="00F44D82" w:rsidRPr="007B4642" w:rsidRDefault="00F44D82" w:rsidP="006C3A2B">
            <w:pPr>
              <w:rPr>
                <w:sz w:val="20"/>
                <w:szCs w:val="20"/>
              </w:rPr>
            </w:pPr>
          </w:p>
        </w:tc>
        <w:tc>
          <w:tcPr>
            <w:tcW w:w="0" w:type="auto"/>
            <w:tcBorders>
              <w:bottom w:val="single" w:sz="4" w:space="0" w:color="auto"/>
            </w:tcBorders>
          </w:tcPr>
          <w:p w14:paraId="37907601" w14:textId="77777777" w:rsidR="00F44D82" w:rsidRPr="007B4642" w:rsidRDefault="00F44D82" w:rsidP="006C3A2B">
            <w:pPr>
              <w:rPr>
                <w:sz w:val="20"/>
                <w:szCs w:val="20"/>
              </w:rPr>
            </w:pPr>
            <w:r w:rsidRPr="007B4642">
              <w:rPr>
                <w:rFonts w:hint="eastAsia"/>
                <w:sz w:val="20"/>
                <w:szCs w:val="20"/>
              </w:rPr>
              <w:t>N</w:t>
            </w:r>
            <w:r w:rsidRPr="007B4642">
              <w:rPr>
                <w:sz w:val="20"/>
                <w:szCs w:val="20"/>
              </w:rPr>
              <w:t>on</w:t>
            </w:r>
          </w:p>
        </w:tc>
        <w:tc>
          <w:tcPr>
            <w:tcW w:w="0" w:type="auto"/>
            <w:tcBorders>
              <w:bottom w:val="single" w:sz="4" w:space="0" w:color="auto"/>
            </w:tcBorders>
          </w:tcPr>
          <w:p w14:paraId="3C0BD057" w14:textId="77777777" w:rsidR="00F44D82" w:rsidRPr="007B4642" w:rsidRDefault="00F44D82" w:rsidP="006C3A2B">
            <w:pPr>
              <w:rPr>
                <w:sz w:val="20"/>
                <w:szCs w:val="20"/>
              </w:rPr>
            </w:pPr>
            <w:r w:rsidRPr="007B4642">
              <w:rPr>
                <w:rFonts w:hint="eastAsia"/>
                <w:sz w:val="20"/>
                <w:szCs w:val="20"/>
              </w:rPr>
              <w:t>M</w:t>
            </w:r>
            <w:r w:rsidRPr="007B4642">
              <w:rPr>
                <w:sz w:val="20"/>
                <w:szCs w:val="20"/>
              </w:rPr>
              <w:t>ild</w:t>
            </w:r>
          </w:p>
        </w:tc>
        <w:tc>
          <w:tcPr>
            <w:tcW w:w="0" w:type="auto"/>
            <w:tcBorders>
              <w:bottom w:val="single" w:sz="4" w:space="0" w:color="auto"/>
            </w:tcBorders>
          </w:tcPr>
          <w:p w14:paraId="2C447A7D" w14:textId="77777777" w:rsidR="00F44D82" w:rsidRPr="007B4642" w:rsidRDefault="00F44D82" w:rsidP="006C3A2B">
            <w:pPr>
              <w:rPr>
                <w:sz w:val="20"/>
                <w:szCs w:val="20"/>
              </w:rPr>
            </w:pPr>
            <w:r w:rsidRPr="007B4642">
              <w:rPr>
                <w:rFonts w:hint="eastAsia"/>
                <w:sz w:val="20"/>
                <w:szCs w:val="20"/>
              </w:rPr>
              <w:t>M</w:t>
            </w:r>
            <w:r w:rsidRPr="007B4642">
              <w:rPr>
                <w:sz w:val="20"/>
                <w:szCs w:val="20"/>
              </w:rPr>
              <w:t>oderate</w:t>
            </w:r>
          </w:p>
        </w:tc>
        <w:tc>
          <w:tcPr>
            <w:tcW w:w="0" w:type="auto"/>
            <w:tcBorders>
              <w:bottom w:val="single" w:sz="4" w:space="0" w:color="auto"/>
            </w:tcBorders>
          </w:tcPr>
          <w:p w14:paraId="5A1BE1EE" w14:textId="77777777" w:rsidR="00F44D82" w:rsidRPr="007B4642" w:rsidRDefault="00F44D82" w:rsidP="006C3A2B">
            <w:pPr>
              <w:rPr>
                <w:sz w:val="20"/>
                <w:szCs w:val="20"/>
              </w:rPr>
            </w:pPr>
            <w:r w:rsidRPr="007B4642">
              <w:rPr>
                <w:rFonts w:hint="eastAsia"/>
                <w:sz w:val="20"/>
                <w:szCs w:val="20"/>
              </w:rPr>
              <w:t>S</w:t>
            </w:r>
            <w:r w:rsidRPr="007B4642">
              <w:rPr>
                <w:sz w:val="20"/>
                <w:szCs w:val="20"/>
              </w:rPr>
              <w:t>evere</w:t>
            </w:r>
          </w:p>
        </w:tc>
        <w:tc>
          <w:tcPr>
            <w:tcW w:w="0" w:type="auto"/>
            <w:tcBorders>
              <w:top w:val="nil"/>
              <w:bottom w:val="single" w:sz="4" w:space="0" w:color="auto"/>
            </w:tcBorders>
          </w:tcPr>
          <w:p w14:paraId="7AB73D1A" w14:textId="77777777" w:rsidR="00F44D82" w:rsidRPr="007B4642" w:rsidRDefault="00F44D82" w:rsidP="006C3A2B">
            <w:pPr>
              <w:rPr>
                <w:sz w:val="20"/>
                <w:szCs w:val="20"/>
              </w:rPr>
            </w:pPr>
          </w:p>
        </w:tc>
        <w:tc>
          <w:tcPr>
            <w:tcW w:w="0" w:type="auto"/>
            <w:tcBorders>
              <w:bottom w:val="single" w:sz="4" w:space="0" w:color="auto"/>
            </w:tcBorders>
          </w:tcPr>
          <w:p w14:paraId="62AFFFE3"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5</w:t>
            </w:r>
          </w:p>
        </w:tc>
        <w:tc>
          <w:tcPr>
            <w:tcW w:w="0" w:type="auto"/>
            <w:tcBorders>
              <w:bottom w:val="single" w:sz="4" w:space="0" w:color="auto"/>
            </w:tcBorders>
          </w:tcPr>
          <w:p w14:paraId="14F8819B"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1</w:t>
            </w:r>
            <w:r w:rsidRPr="007B4642">
              <w:rPr>
                <w:rFonts w:ascii="等线" w:eastAsia="等线" w:hAnsi="等线" w:cs="宋体"/>
                <w:color w:val="000000"/>
                <w:kern w:val="0"/>
                <w:sz w:val="20"/>
                <w:szCs w:val="20"/>
              </w:rPr>
              <w:t>5</w:t>
            </w:r>
          </w:p>
        </w:tc>
        <w:tc>
          <w:tcPr>
            <w:tcW w:w="0" w:type="auto"/>
            <w:tcBorders>
              <w:bottom w:val="single" w:sz="4" w:space="0" w:color="auto"/>
            </w:tcBorders>
          </w:tcPr>
          <w:p w14:paraId="1C90DE7E"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3</w:t>
            </w:r>
            <w:r w:rsidRPr="007B4642">
              <w:rPr>
                <w:rFonts w:ascii="等线" w:eastAsia="等线" w:hAnsi="等线" w:cs="宋体"/>
                <w:color w:val="000000"/>
                <w:kern w:val="0"/>
                <w:sz w:val="20"/>
                <w:szCs w:val="20"/>
              </w:rPr>
              <w:t>0</w:t>
            </w:r>
          </w:p>
        </w:tc>
        <w:tc>
          <w:tcPr>
            <w:tcW w:w="0" w:type="auto"/>
            <w:tcBorders>
              <w:bottom w:val="single" w:sz="4" w:space="0" w:color="auto"/>
            </w:tcBorders>
          </w:tcPr>
          <w:p w14:paraId="7CB450AD"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A</w:t>
            </w:r>
            <w:r w:rsidRPr="007B4642">
              <w:rPr>
                <w:rFonts w:ascii="等线" w:eastAsia="等线" w:hAnsi="等线" w:cs="宋体"/>
                <w:color w:val="000000"/>
                <w:kern w:val="0"/>
                <w:sz w:val="20"/>
                <w:szCs w:val="20"/>
              </w:rPr>
              <w:t>VE</w:t>
            </w:r>
          </w:p>
        </w:tc>
      </w:tr>
      <w:tr w:rsidR="00F44D82" w:rsidRPr="007B4642" w14:paraId="3977C52C" w14:textId="77777777" w:rsidTr="006C3A2B">
        <w:tc>
          <w:tcPr>
            <w:tcW w:w="0" w:type="auto"/>
            <w:vMerge w:val="restart"/>
            <w:textDirection w:val="tbRl"/>
          </w:tcPr>
          <w:p w14:paraId="767F9EDA" w14:textId="77777777" w:rsidR="00F44D82" w:rsidRPr="007B4642" w:rsidRDefault="00F44D82" w:rsidP="006C3A2B">
            <w:pPr>
              <w:ind w:left="113" w:right="113"/>
              <w:rPr>
                <w:sz w:val="20"/>
                <w:szCs w:val="20"/>
              </w:rPr>
            </w:pPr>
            <w:r w:rsidRPr="007B4642">
              <w:rPr>
                <w:rFonts w:hint="eastAsia"/>
                <w:sz w:val="20"/>
                <w:szCs w:val="20"/>
              </w:rPr>
              <w:t>E</w:t>
            </w:r>
            <w:r w:rsidRPr="007B4642">
              <w:rPr>
                <w:sz w:val="20"/>
                <w:szCs w:val="20"/>
              </w:rPr>
              <w:t>stimated</w:t>
            </w:r>
          </w:p>
        </w:tc>
        <w:tc>
          <w:tcPr>
            <w:tcW w:w="0" w:type="auto"/>
            <w:tcBorders>
              <w:bottom w:val="nil"/>
            </w:tcBorders>
          </w:tcPr>
          <w:p w14:paraId="18FDFDD8" w14:textId="77777777" w:rsidR="00F44D82" w:rsidRPr="007B4642" w:rsidRDefault="00F44D82" w:rsidP="006C3A2B">
            <w:pPr>
              <w:rPr>
                <w:sz w:val="20"/>
                <w:szCs w:val="20"/>
              </w:rPr>
            </w:pPr>
            <w:r w:rsidRPr="007B4642">
              <w:rPr>
                <w:rFonts w:hint="eastAsia"/>
                <w:sz w:val="20"/>
                <w:szCs w:val="20"/>
              </w:rPr>
              <w:t>N</w:t>
            </w:r>
            <w:r w:rsidRPr="007B4642">
              <w:rPr>
                <w:sz w:val="20"/>
                <w:szCs w:val="20"/>
              </w:rPr>
              <w:t>on</w:t>
            </w:r>
          </w:p>
        </w:tc>
        <w:tc>
          <w:tcPr>
            <w:tcW w:w="0" w:type="auto"/>
            <w:tcBorders>
              <w:top w:val="nil"/>
              <w:bottom w:val="nil"/>
            </w:tcBorders>
            <w:vAlign w:val="bottom"/>
          </w:tcPr>
          <w:p w14:paraId="630009A1" w14:textId="77777777" w:rsidR="00F44D82" w:rsidRPr="007B4642" w:rsidRDefault="00F44D82" w:rsidP="006C3A2B">
            <w:pPr>
              <w:rPr>
                <w:sz w:val="20"/>
                <w:szCs w:val="20"/>
              </w:rPr>
            </w:pPr>
            <w:r w:rsidRPr="007B4642">
              <w:rPr>
                <w:rFonts w:ascii="等线" w:eastAsia="等线" w:hAnsi="等线" w:cs="宋体"/>
                <w:color w:val="000000"/>
                <w:kern w:val="0"/>
                <w:sz w:val="20"/>
                <w:szCs w:val="20"/>
              </w:rPr>
              <w:t>2</w:t>
            </w:r>
          </w:p>
        </w:tc>
        <w:tc>
          <w:tcPr>
            <w:tcW w:w="0" w:type="auto"/>
            <w:tcBorders>
              <w:top w:val="nil"/>
              <w:bottom w:val="nil"/>
            </w:tcBorders>
            <w:vAlign w:val="bottom"/>
          </w:tcPr>
          <w:p w14:paraId="137E4E3E"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0</w:t>
            </w:r>
          </w:p>
        </w:tc>
        <w:tc>
          <w:tcPr>
            <w:tcW w:w="0" w:type="auto"/>
            <w:tcBorders>
              <w:top w:val="nil"/>
              <w:bottom w:val="nil"/>
            </w:tcBorders>
            <w:vAlign w:val="bottom"/>
          </w:tcPr>
          <w:p w14:paraId="6F8C5173"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0</w:t>
            </w:r>
          </w:p>
        </w:tc>
        <w:tc>
          <w:tcPr>
            <w:tcW w:w="0" w:type="auto"/>
            <w:tcBorders>
              <w:top w:val="nil"/>
              <w:bottom w:val="nil"/>
            </w:tcBorders>
            <w:vAlign w:val="bottom"/>
          </w:tcPr>
          <w:p w14:paraId="751D9A11"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0</w:t>
            </w:r>
          </w:p>
        </w:tc>
        <w:tc>
          <w:tcPr>
            <w:tcW w:w="0" w:type="auto"/>
            <w:tcBorders>
              <w:bottom w:val="nil"/>
            </w:tcBorders>
          </w:tcPr>
          <w:p w14:paraId="0BAC7098" w14:textId="77777777" w:rsidR="00F44D82" w:rsidRPr="007B4642" w:rsidRDefault="00F44D82" w:rsidP="006C3A2B">
            <w:pPr>
              <w:rPr>
                <w:sz w:val="20"/>
                <w:szCs w:val="20"/>
              </w:rPr>
            </w:pPr>
            <w:r w:rsidRPr="007B4642">
              <w:rPr>
                <w:rFonts w:ascii="等线" w:eastAsia="等线" w:hAnsi="等线" w:cs="宋体"/>
                <w:color w:val="000000"/>
                <w:kern w:val="0"/>
                <w:sz w:val="20"/>
                <w:szCs w:val="20"/>
              </w:rPr>
              <w:t>SEN</w:t>
            </w:r>
            <w:r w:rsidRPr="007B4642">
              <w:rPr>
                <w:rFonts w:ascii="等线" w:eastAsia="等线" w:hAnsi="等线" w:cs="宋体" w:hint="eastAsia"/>
                <w:color w:val="000000"/>
                <w:kern w:val="0"/>
                <w:sz w:val="20"/>
                <w:szCs w:val="20"/>
              </w:rPr>
              <w:t>(</w:t>
            </w:r>
            <w:r w:rsidRPr="007B4642">
              <w:rPr>
                <w:rFonts w:ascii="等线" w:eastAsia="等线" w:hAnsi="等线" w:cs="宋体"/>
                <w:color w:val="000000"/>
                <w:kern w:val="0"/>
                <w:sz w:val="20"/>
                <w:szCs w:val="20"/>
              </w:rPr>
              <w:t>%)</w:t>
            </w:r>
          </w:p>
        </w:tc>
        <w:tc>
          <w:tcPr>
            <w:tcW w:w="0" w:type="auto"/>
            <w:tcBorders>
              <w:bottom w:val="nil"/>
            </w:tcBorders>
          </w:tcPr>
          <w:p w14:paraId="716838C7"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1</w:t>
            </w:r>
            <w:r w:rsidRPr="007B4642">
              <w:rPr>
                <w:rFonts w:ascii="等线" w:eastAsia="等线" w:hAnsi="等线" w:cs="宋体"/>
                <w:color w:val="000000"/>
                <w:kern w:val="0"/>
                <w:sz w:val="20"/>
                <w:szCs w:val="20"/>
              </w:rPr>
              <w:t>00.0</w:t>
            </w:r>
          </w:p>
        </w:tc>
        <w:tc>
          <w:tcPr>
            <w:tcW w:w="0" w:type="auto"/>
            <w:tcBorders>
              <w:bottom w:val="nil"/>
            </w:tcBorders>
          </w:tcPr>
          <w:p w14:paraId="46572806"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1</w:t>
            </w:r>
            <w:r w:rsidRPr="007B4642">
              <w:rPr>
                <w:rFonts w:ascii="等线" w:eastAsia="等线" w:hAnsi="等线" w:cs="宋体"/>
                <w:color w:val="000000"/>
                <w:kern w:val="0"/>
                <w:sz w:val="20"/>
                <w:szCs w:val="20"/>
              </w:rPr>
              <w:t>00.0</w:t>
            </w:r>
          </w:p>
        </w:tc>
        <w:tc>
          <w:tcPr>
            <w:tcW w:w="0" w:type="auto"/>
            <w:tcBorders>
              <w:bottom w:val="nil"/>
            </w:tcBorders>
          </w:tcPr>
          <w:p w14:paraId="18A7403B"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1</w:t>
            </w:r>
            <w:r w:rsidRPr="007B4642">
              <w:rPr>
                <w:rFonts w:ascii="等线" w:eastAsia="等线" w:hAnsi="等线" w:cs="宋体"/>
                <w:color w:val="000000"/>
                <w:kern w:val="0"/>
                <w:sz w:val="20"/>
                <w:szCs w:val="20"/>
              </w:rPr>
              <w:t>00.0</w:t>
            </w:r>
          </w:p>
        </w:tc>
        <w:tc>
          <w:tcPr>
            <w:tcW w:w="0" w:type="auto"/>
            <w:tcBorders>
              <w:bottom w:val="nil"/>
            </w:tcBorders>
          </w:tcPr>
          <w:p w14:paraId="6357C6F0"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1</w:t>
            </w:r>
            <w:r w:rsidRPr="007B4642">
              <w:rPr>
                <w:rFonts w:ascii="等线" w:eastAsia="等线" w:hAnsi="等线" w:cs="宋体"/>
                <w:color w:val="000000"/>
                <w:kern w:val="0"/>
                <w:sz w:val="20"/>
                <w:szCs w:val="20"/>
              </w:rPr>
              <w:t>00.0</w:t>
            </w:r>
          </w:p>
        </w:tc>
      </w:tr>
      <w:tr w:rsidR="00F44D82" w:rsidRPr="007B4642" w14:paraId="0BCA2E23" w14:textId="77777777" w:rsidTr="006C3A2B">
        <w:tc>
          <w:tcPr>
            <w:tcW w:w="0" w:type="auto"/>
            <w:vMerge/>
          </w:tcPr>
          <w:p w14:paraId="42D3F69C" w14:textId="77777777" w:rsidR="00F44D82" w:rsidRPr="007B4642" w:rsidRDefault="00F44D82" w:rsidP="006C3A2B">
            <w:pPr>
              <w:rPr>
                <w:sz w:val="20"/>
                <w:szCs w:val="20"/>
              </w:rPr>
            </w:pPr>
          </w:p>
        </w:tc>
        <w:tc>
          <w:tcPr>
            <w:tcW w:w="0" w:type="auto"/>
            <w:tcBorders>
              <w:top w:val="nil"/>
              <w:bottom w:val="nil"/>
            </w:tcBorders>
          </w:tcPr>
          <w:p w14:paraId="58A89F67" w14:textId="77777777" w:rsidR="00F44D82" w:rsidRPr="007B4642" w:rsidRDefault="00F44D82" w:rsidP="006C3A2B">
            <w:pPr>
              <w:rPr>
                <w:sz w:val="20"/>
                <w:szCs w:val="20"/>
              </w:rPr>
            </w:pPr>
            <w:r w:rsidRPr="007B4642">
              <w:rPr>
                <w:rFonts w:hint="eastAsia"/>
                <w:sz w:val="20"/>
                <w:szCs w:val="20"/>
              </w:rPr>
              <w:t>M</w:t>
            </w:r>
            <w:r w:rsidRPr="007B4642">
              <w:rPr>
                <w:sz w:val="20"/>
                <w:szCs w:val="20"/>
              </w:rPr>
              <w:t>ild</w:t>
            </w:r>
          </w:p>
        </w:tc>
        <w:tc>
          <w:tcPr>
            <w:tcW w:w="0" w:type="auto"/>
            <w:tcBorders>
              <w:top w:val="nil"/>
              <w:bottom w:val="nil"/>
            </w:tcBorders>
            <w:vAlign w:val="bottom"/>
          </w:tcPr>
          <w:p w14:paraId="57F81F5D"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0</w:t>
            </w:r>
          </w:p>
        </w:tc>
        <w:tc>
          <w:tcPr>
            <w:tcW w:w="0" w:type="auto"/>
            <w:tcBorders>
              <w:top w:val="nil"/>
              <w:bottom w:val="nil"/>
            </w:tcBorders>
            <w:vAlign w:val="bottom"/>
          </w:tcPr>
          <w:p w14:paraId="64D810AB"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3</w:t>
            </w:r>
          </w:p>
        </w:tc>
        <w:tc>
          <w:tcPr>
            <w:tcW w:w="0" w:type="auto"/>
            <w:tcBorders>
              <w:top w:val="nil"/>
              <w:bottom w:val="nil"/>
            </w:tcBorders>
            <w:vAlign w:val="bottom"/>
          </w:tcPr>
          <w:p w14:paraId="500460D0"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0</w:t>
            </w:r>
          </w:p>
        </w:tc>
        <w:tc>
          <w:tcPr>
            <w:tcW w:w="0" w:type="auto"/>
            <w:tcBorders>
              <w:top w:val="nil"/>
              <w:bottom w:val="nil"/>
            </w:tcBorders>
            <w:vAlign w:val="bottom"/>
          </w:tcPr>
          <w:p w14:paraId="5302EC98"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0</w:t>
            </w:r>
          </w:p>
        </w:tc>
        <w:tc>
          <w:tcPr>
            <w:tcW w:w="0" w:type="auto"/>
            <w:tcBorders>
              <w:top w:val="nil"/>
              <w:bottom w:val="nil"/>
            </w:tcBorders>
          </w:tcPr>
          <w:p w14:paraId="323B65AD" w14:textId="77777777" w:rsidR="00F44D82" w:rsidRPr="007B4642" w:rsidRDefault="00F44D82" w:rsidP="006C3A2B">
            <w:pPr>
              <w:rPr>
                <w:sz w:val="20"/>
                <w:szCs w:val="20"/>
              </w:rPr>
            </w:pPr>
            <w:r w:rsidRPr="007B4642">
              <w:rPr>
                <w:rFonts w:ascii="等线" w:eastAsia="等线" w:hAnsi="等线" w:cs="宋体"/>
                <w:color w:val="000000"/>
                <w:kern w:val="0"/>
                <w:sz w:val="20"/>
                <w:szCs w:val="20"/>
              </w:rPr>
              <w:t>SPE</w:t>
            </w:r>
            <w:r w:rsidRPr="007B4642">
              <w:rPr>
                <w:rFonts w:ascii="等线" w:eastAsia="等线" w:hAnsi="等线" w:cs="宋体" w:hint="eastAsia"/>
                <w:color w:val="000000"/>
                <w:kern w:val="0"/>
                <w:sz w:val="20"/>
                <w:szCs w:val="20"/>
              </w:rPr>
              <w:t>(</w:t>
            </w:r>
            <w:r w:rsidRPr="007B4642">
              <w:rPr>
                <w:rFonts w:ascii="等线" w:eastAsia="等线" w:hAnsi="等线" w:cs="宋体"/>
                <w:color w:val="000000"/>
                <w:kern w:val="0"/>
                <w:sz w:val="20"/>
                <w:szCs w:val="20"/>
              </w:rPr>
              <w:t>%)</w:t>
            </w:r>
          </w:p>
        </w:tc>
        <w:tc>
          <w:tcPr>
            <w:tcW w:w="0" w:type="auto"/>
            <w:tcBorders>
              <w:top w:val="nil"/>
              <w:bottom w:val="nil"/>
            </w:tcBorders>
          </w:tcPr>
          <w:p w14:paraId="2BB86B40"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1</w:t>
            </w:r>
            <w:r w:rsidRPr="007B4642">
              <w:rPr>
                <w:rFonts w:ascii="等线" w:eastAsia="等线" w:hAnsi="等线" w:cs="宋体"/>
                <w:color w:val="000000"/>
                <w:kern w:val="0"/>
                <w:sz w:val="20"/>
                <w:szCs w:val="20"/>
              </w:rPr>
              <w:t>00.0</w:t>
            </w:r>
          </w:p>
        </w:tc>
        <w:tc>
          <w:tcPr>
            <w:tcW w:w="0" w:type="auto"/>
            <w:tcBorders>
              <w:top w:val="nil"/>
              <w:bottom w:val="nil"/>
            </w:tcBorders>
          </w:tcPr>
          <w:p w14:paraId="5CF74213" w14:textId="77777777" w:rsidR="00F44D82" w:rsidRPr="007B4642" w:rsidRDefault="00F44D82" w:rsidP="006C3A2B">
            <w:pPr>
              <w:rPr>
                <w:sz w:val="20"/>
                <w:szCs w:val="20"/>
              </w:rPr>
            </w:pPr>
            <w:r w:rsidRPr="007B4642">
              <w:rPr>
                <w:rFonts w:ascii="等线" w:eastAsia="等线" w:hAnsi="等线" w:cs="宋体"/>
                <w:color w:val="000000"/>
                <w:kern w:val="0"/>
                <w:sz w:val="20"/>
                <w:szCs w:val="20"/>
              </w:rPr>
              <w:t>83.3</w:t>
            </w:r>
          </w:p>
        </w:tc>
        <w:tc>
          <w:tcPr>
            <w:tcW w:w="0" w:type="auto"/>
            <w:tcBorders>
              <w:top w:val="nil"/>
              <w:bottom w:val="nil"/>
            </w:tcBorders>
          </w:tcPr>
          <w:p w14:paraId="14AECC37"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8</w:t>
            </w:r>
            <w:r w:rsidRPr="007B4642">
              <w:rPr>
                <w:rFonts w:ascii="等线" w:eastAsia="等线" w:hAnsi="等线" w:cs="宋体"/>
                <w:color w:val="000000"/>
                <w:kern w:val="0"/>
                <w:sz w:val="20"/>
                <w:szCs w:val="20"/>
              </w:rPr>
              <w:t>0.0</w:t>
            </w:r>
          </w:p>
        </w:tc>
        <w:tc>
          <w:tcPr>
            <w:tcW w:w="0" w:type="auto"/>
            <w:tcBorders>
              <w:top w:val="nil"/>
              <w:bottom w:val="nil"/>
            </w:tcBorders>
          </w:tcPr>
          <w:p w14:paraId="10DD1062"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8</w:t>
            </w:r>
            <w:r w:rsidRPr="007B4642">
              <w:rPr>
                <w:rFonts w:ascii="等线" w:eastAsia="等线" w:hAnsi="等线" w:cs="宋体"/>
                <w:color w:val="000000"/>
                <w:kern w:val="0"/>
                <w:sz w:val="20"/>
                <w:szCs w:val="20"/>
              </w:rPr>
              <w:t>7.8</w:t>
            </w:r>
          </w:p>
        </w:tc>
      </w:tr>
      <w:tr w:rsidR="00F44D82" w:rsidRPr="007B4642" w14:paraId="1FEA095A" w14:textId="77777777" w:rsidTr="006C3A2B">
        <w:tc>
          <w:tcPr>
            <w:tcW w:w="0" w:type="auto"/>
            <w:vMerge/>
          </w:tcPr>
          <w:p w14:paraId="6658A079" w14:textId="77777777" w:rsidR="00F44D82" w:rsidRPr="007B4642" w:rsidRDefault="00F44D82" w:rsidP="006C3A2B">
            <w:pPr>
              <w:rPr>
                <w:sz w:val="20"/>
                <w:szCs w:val="20"/>
              </w:rPr>
            </w:pPr>
          </w:p>
        </w:tc>
        <w:tc>
          <w:tcPr>
            <w:tcW w:w="0" w:type="auto"/>
            <w:tcBorders>
              <w:top w:val="nil"/>
              <w:bottom w:val="nil"/>
            </w:tcBorders>
          </w:tcPr>
          <w:p w14:paraId="71111ECA" w14:textId="77777777" w:rsidR="00F44D82" w:rsidRPr="007B4642" w:rsidRDefault="00F44D82" w:rsidP="006C3A2B">
            <w:pPr>
              <w:rPr>
                <w:sz w:val="20"/>
                <w:szCs w:val="20"/>
              </w:rPr>
            </w:pPr>
            <w:r w:rsidRPr="007B4642">
              <w:rPr>
                <w:rFonts w:hint="eastAsia"/>
                <w:sz w:val="20"/>
                <w:szCs w:val="20"/>
              </w:rPr>
              <w:t>M</w:t>
            </w:r>
            <w:r w:rsidRPr="007B4642">
              <w:rPr>
                <w:sz w:val="20"/>
                <w:szCs w:val="20"/>
              </w:rPr>
              <w:t>oderate</w:t>
            </w:r>
          </w:p>
        </w:tc>
        <w:tc>
          <w:tcPr>
            <w:tcW w:w="0" w:type="auto"/>
            <w:tcBorders>
              <w:top w:val="nil"/>
              <w:bottom w:val="nil"/>
            </w:tcBorders>
            <w:vAlign w:val="bottom"/>
          </w:tcPr>
          <w:p w14:paraId="38D72D9C"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0</w:t>
            </w:r>
          </w:p>
        </w:tc>
        <w:tc>
          <w:tcPr>
            <w:tcW w:w="0" w:type="auto"/>
            <w:tcBorders>
              <w:top w:val="nil"/>
              <w:bottom w:val="nil"/>
            </w:tcBorders>
            <w:vAlign w:val="bottom"/>
          </w:tcPr>
          <w:p w14:paraId="31FD87D3"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1</w:t>
            </w:r>
          </w:p>
        </w:tc>
        <w:tc>
          <w:tcPr>
            <w:tcW w:w="0" w:type="auto"/>
            <w:tcBorders>
              <w:top w:val="nil"/>
              <w:bottom w:val="nil"/>
            </w:tcBorders>
            <w:vAlign w:val="bottom"/>
          </w:tcPr>
          <w:p w14:paraId="66506E6F"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2</w:t>
            </w:r>
          </w:p>
        </w:tc>
        <w:tc>
          <w:tcPr>
            <w:tcW w:w="0" w:type="auto"/>
            <w:tcBorders>
              <w:top w:val="nil"/>
              <w:bottom w:val="nil"/>
            </w:tcBorders>
            <w:vAlign w:val="bottom"/>
          </w:tcPr>
          <w:p w14:paraId="36A98EC9"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0</w:t>
            </w:r>
          </w:p>
        </w:tc>
        <w:tc>
          <w:tcPr>
            <w:tcW w:w="0" w:type="auto"/>
            <w:tcBorders>
              <w:top w:val="nil"/>
              <w:bottom w:val="nil"/>
            </w:tcBorders>
          </w:tcPr>
          <w:p w14:paraId="21D79588" w14:textId="77777777" w:rsidR="00F44D82" w:rsidRPr="007B4642" w:rsidRDefault="00F44D82" w:rsidP="006C3A2B">
            <w:pPr>
              <w:rPr>
                <w:sz w:val="20"/>
                <w:szCs w:val="20"/>
              </w:rPr>
            </w:pPr>
            <w:r w:rsidRPr="007B4642">
              <w:rPr>
                <w:rFonts w:ascii="等线" w:eastAsia="等线" w:hAnsi="等线" w:cs="宋体"/>
                <w:color w:val="000000"/>
                <w:kern w:val="0"/>
                <w:sz w:val="20"/>
                <w:szCs w:val="20"/>
              </w:rPr>
              <w:t>PPV</w:t>
            </w:r>
            <w:r w:rsidRPr="007B4642">
              <w:rPr>
                <w:rFonts w:ascii="等线" w:eastAsia="等线" w:hAnsi="等线" w:cs="宋体" w:hint="eastAsia"/>
                <w:color w:val="000000"/>
                <w:kern w:val="0"/>
                <w:sz w:val="20"/>
                <w:szCs w:val="20"/>
              </w:rPr>
              <w:t>(</w:t>
            </w:r>
            <w:r w:rsidRPr="007B4642">
              <w:rPr>
                <w:rFonts w:ascii="等线" w:eastAsia="等线" w:hAnsi="等线" w:cs="宋体"/>
                <w:color w:val="000000"/>
                <w:kern w:val="0"/>
                <w:sz w:val="20"/>
                <w:szCs w:val="20"/>
              </w:rPr>
              <w:t>%)</w:t>
            </w:r>
          </w:p>
        </w:tc>
        <w:tc>
          <w:tcPr>
            <w:tcW w:w="0" w:type="auto"/>
            <w:tcBorders>
              <w:top w:val="nil"/>
              <w:bottom w:val="nil"/>
            </w:tcBorders>
          </w:tcPr>
          <w:p w14:paraId="66903415"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1</w:t>
            </w:r>
            <w:r w:rsidRPr="007B4642">
              <w:rPr>
                <w:rFonts w:ascii="等线" w:eastAsia="等线" w:hAnsi="等线" w:cs="宋体"/>
                <w:color w:val="000000"/>
                <w:kern w:val="0"/>
                <w:sz w:val="20"/>
                <w:szCs w:val="20"/>
              </w:rPr>
              <w:t>00.0</w:t>
            </w:r>
          </w:p>
        </w:tc>
        <w:tc>
          <w:tcPr>
            <w:tcW w:w="0" w:type="auto"/>
            <w:tcBorders>
              <w:top w:val="nil"/>
              <w:bottom w:val="nil"/>
            </w:tcBorders>
          </w:tcPr>
          <w:p w14:paraId="452AF3E1"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9</w:t>
            </w:r>
            <w:r w:rsidRPr="007B4642">
              <w:rPr>
                <w:rFonts w:ascii="等线" w:eastAsia="等线" w:hAnsi="等线" w:cs="宋体"/>
                <w:color w:val="000000"/>
                <w:kern w:val="0"/>
                <w:sz w:val="20"/>
                <w:szCs w:val="20"/>
              </w:rPr>
              <w:t>0.0</w:t>
            </w:r>
          </w:p>
        </w:tc>
        <w:tc>
          <w:tcPr>
            <w:tcW w:w="0" w:type="auto"/>
            <w:tcBorders>
              <w:top w:val="nil"/>
              <w:bottom w:val="nil"/>
            </w:tcBorders>
          </w:tcPr>
          <w:p w14:paraId="1BDAC7F2"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7</w:t>
            </w:r>
            <w:r w:rsidRPr="007B4642">
              <w:rPr>
                <w:rFonts w:ascii="等线" w:eastAsia="等线" w:hAnsi="等线" w:cs="宋体"/>
                <w:color w:val="000000"/>
                <w:kern w:val="0"/>
                <w:sz w:val="20"/>
                <w:szCs w:val="20"/>
              </w:rPr>
              <w:t>1.4</w:t>
            </w:r>
          </w:p>
        </w:tc>
        <w:tc>
          <w:tcPr>
            <w:tcW w:w="0" w:type="auto"/>
            <w:tcBorders>
              <w:top w:val="nil"/>
              <w:bottom w:val="nil"/>
            </w:tcBorders>
          </w:tcPr>
          <w:p w14:paraId="33355426"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8</w:t>
            </w:r>
            <w:r w:rsidRPr="007B4642">
              <w:rPr>
                <w:rFonts w:ascii="等线" w:eastAsia="等线" w:hAnsi="等线" w:cs="宋体"/>
                <w:color w:val="000000"/>
                <w:kern w:val="0"/>
                <w:sz w:val="20"/>
                <w:szCs w:val="20"/>
              </w:rPr>
              <w:t>7.1</w:t>
            </w:r>
          </w:p>
        </w:tc>
      </w:tr>
      <w:tr w:rsidR="00F44D82" w:rsidRPr="007B4642" w14:paraId="078B2F2C" w14:textId="77777777" w:rsidTr="006C3A2B">
        <w:tc>
          <w:tcPr>
            <w:tcW w:w="0" w:type="auto"/>
            <w:vMerge/>
          </w:tcPr>
          <w:p w14:paraId="70758979" w14:textId="77777777" w:rsidR="00F44D82" w:rsidRPr="007B4642" w:rsidRDefault="00F44D82" w:rsidP="006C3A2B">
            <w:pPr>
              <w:rPr>
                <w:sz w:val="20"/>
                <w:szCs w:val="20"/>
              </w:rPr>
            </w:pPr>
          </w:p>
        </w:tc>
        <w:tc>
          <w:tcPr>
            <w:tcW w:w="0" w:type="auto"/>
            <w:tcBorders>
              <w:top w:val="nil"/>
            </w:tcBorders>
          </w:tcPr>
          <w:p w14:paraId="6827E79B" w14:textId="77777777" w:rsidR="00F44D82" w:rsidRPr="007B4642" w:rsidRDefault="00F44D82" w:rsidP="006C3A2B">
            <w:pPr>
              <w:rPr>
                <w:sz w:val="20"/>
                <w:szCs w:val="20"/>
              </w:rPr>
            </w:pPr>
            <w:r w:rsidRPr="007B4642">
              <w:rPr>
                <w:rFonts w:hint="eastAsia"/>
                <w:sz w:val="20"/>
                <w:szCs w:val="20"/>
              </w:rPr>
              <w:t>S</w:t>
            </w:r>
            <w:r w:rsidRPr="007B4642">
              <w:rPr>
                <w:sz w:val="20"/>
                <w:szCs w:val="20"/>
              </w:rPr>
              <w:t>evere</w:t>
            </w:r>
          </w:p>
        </w:tc>
        <w:tc>
          <w:tcPr>
            <w:tcW w:w="0" w:type="auto"/>
            <w:tcBorders>
              <w:top w:val="nil"/>
              <w:bottom w:val="single" w:sz="4" w:space="0" w:color="auto"/>
            </w:tcBorders>
            <w:vAlign w:val="bottom"/>
          </w:tcPr>
          <w:p w14:paraId="5DED20DD"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0</w:t>
            </w:r>
          </w:p>
        </w:tc>
        <w:tc>
          <w:tcPr>
            <w:tcW w:w="0" w:type="auto"/>
            <w:tcBorders>
              <w:top w:val="nil"/>
              <w:bottom w:val="single" w:sz="4" w:space="0" w:color="auto"/>
            </w:tcBorders>
            <w:vAlign w:val="bottom"/>
          </w:tcPr>
          <w:p w14:paraId="6D12AC47"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0</w:t>
            </w:r>
          </w:p>
        </w:tc>
        <w:tc>
          <w:tcPr>
            <w:tcW w:w="0" w:type="auto"/>
            <w:tcBorders>
              <w:top w:val="nil"/>
              <w:bottom w:val="single" w:sz="4" w:space="0" w:color="auto"/>
            </w:tcBorders>
            <w:vAlign w:val="bottom"/>
          </w:tcPr>
          <w:p w14:paraId="00681283"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2</w:t>
            </w:r>
          </w:p>
        </w:tc>
        <w:tc>
          <w:tcPr>
            <w:tcW w:w="0" w:type="auto"/>
            <w:tcBorders>
              <w:top w:val="nil"/>
              <w:bottom w:val="single" w:sz="4" w:space="0" w:color="auto"/>
            </w:tcBorders>
            <w:vAlign w:val="bottom"/>
          </w:tcPr>
          <w:p w14:paraId="339AE2AA"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5</w:t>
            </w:r>
          </w:p>
        </w:tc>
        <w:tc>
          <w:tcPr>
            <w:tcW w:w="0" w:type="auto"/>
            <w:tcBorders>
              <w:top w:val="nil"/>
            </w:tcBorders>
          </w:tcPr>
          <w:p w14:paraId="57F65AA4" w14:textId="77777777" w:rsidR="00F44D82" w:rsidRPr="007B4642" w:rsidRDefault="00F44D82" w:rsidP="006C3A2B">
            <w:pPr>
              <w:rPr>
                <w:sz w:val="20"/>
                <w:szCs w:val="20"/>
              </w:rPr>
            </w:pPr>
            <w:r w:rsidRPr="007B4642">
              <w:rPr>
                <w:rFonts w:ascii="等线" w:eastAsia="等线" w:hAnsi="等线" w:cs="宋体"/>
                <w:color w:val="000000"/>
                <w:kern w:val="0"/>
                <w:sz w:val="20"/>
                <w:szCs w:val="20"/>
              </w:rPr>
              <w:t>ACC</w:t>
            </w:r>
            <w:r w:rsidRPr="007B4642">
              <w:rPr>
                <w:rFonts w:ascii="等线" w:eastAsia="等线" w:hAnsi="等线" w:cs="宋体" w:hint="eastAsia"/>
                <w:color w:val="000000"/>
                <w:kern w:val="0"/>
                <w:sz w:val="20"/>
                <w:szCs w:val="20"/>
              </w:rPr>
              <w:t>(</w:t>
            </w:r>
            <w:r w:rsidRPr="007B4642">
              <w:rPr>
                <w:rFonts w:ascii="等线" w:eastAsia="等线" w:hAnsi="等线" w:cs="宋体"/>
                <w:color w:val="000000"/>
                <w:kern w:val="0"/>
                <w:sz w:val="20"/>
                <w:szCs w:val="20"/>
              </w:rPr>
              <w:t xml:space="preserve">%) </w:t>
            </w:r>
          </w:p>
        </w:tc>
        <w:tc>
          <w:tcPr>
            <w:tcW w:w="0" w:type="auto"/>
            <w:tcBorders>
              <w:top w:val="nil"/>
            </w:tcBorders>
          </w:tcPr>
          <w:p w14:paraId="2100275D" w14:textId="77777777" w:rsidR="00F44D82" w:rsidRPr="007B4642" w:rsidRDefault="00F44D82" w:rsidP="006C3A2B">
            <w:pPr>
              <w:rPr>
                <w:sz w:val="20"/>
                <w:szCs w:val="20"/>
              </w:rPr>
            </w:pPr>
            <w:r w:rsidRPr="007B4642">
              <w:rPr>
                <w:rFonts w:ascii="等线" w:eastAsia="等线" w:hAnsi="等线" w:cs="宋体" w:hint="eastAsia"/>
                <w:color w:val="000000"/>
                <w:kern w:val="0"/>
                <w:sz w:val="20"/>
                <w:szCs w:val="20"/>
              </w:rPr>
              <w:t>1</w:t>
            </w:r>
            <w:r w:rsidRPr="007B4642">
              <w:rPr>
                <w:rFonts w:ascii="等线" w:eastAsia="等线" w:hAnsi="等线" w:cs="宋体"/>
                <w:color w:val="000000"/>
                <w:kern w:val="0"/>
                <w:sz w:val="20"/>
                <w:szCs w:val="20"/>
              </w:rPr>
              <w:t>00.0</w:t>
            </w:r>
          </w:p>
        </w:tc>
        <w:tc>
          <w:tcPr>
            <w:tcW w:w="0" w:type="auto"/>
            <w:tcBorders>
              <w:top w:val="nil"/>
            </w:tcBorders>
          </w:tcPr>
          <w:p w14:paraId="1DF2CFD6" w14:textId="77777777" w:rsidR="00F44D82" w:rsidRPr="007B4642" w:rsidRDefault="00F44D82" w:rsidP="006C3A2B">
            <w:pPr>
              <w:rPr>
                <w:sz w:val="20"/>
                <w:szCs w:val="20"/>
              </w:rPr>
            </w:pPr>
            <w:r w:rsidRPr="007B4642">
              <w:rPr>
                <w:rFonts w:ascii="等线" w:eastAsia="等线" w:hAnsi="等线" w:cs="宋体"/>
                <w:color w:val="000000"/>
                <w:kern w:val="0"/>
                <w:sz w:val="20"/>
                <w:szCs w:val="20"/>
              </w:rPr>
              <w:t>93.3</w:t>
            </w:r>
          </w:p>
        </w:tc>
        <w:tc>
          <w:tcPr>
            <w:tcW w:w="0" w:type="auto"/>
            <w:tcBorders>
              <w:top w:val="nil"/>
            </w:tcBorders>
          </w:tcPr>
          <w:p w14:paraId="071C0F4D" w14:textId="77777777" w:rsidR="00F44D82" w:rsidRPr="007B4642" w:rsidRDefault="00F44D82" w:rsidP="006C3A2B">
            <w:pPr>
              <w:rPr>
                <w:sz w:val="20"/>
                <w:szCs w:val="20"/>
              </w:rPr>
            </w:pPr>
            <w:r w:rsidRPr="007B4642">
              <w:rPr>
                <w:rFonts w:ascii="等线" w:eastAsia="等线" w:hAnsi="等线" w:cs="宋体"/>
                <w:color w:val="000000"/>
                <w:kern w:val="0"/>
                <w:sz w:val="20"/>
                <w:szCs w:val="20"/>
              </w:rPr>
              <w:t>86.6</w:t>
            </w:r>
          </w:p>
        </w:tc>
        <w:tc>
          <w:tcPr>
            <w:tcW w:w="0" w:type="auto"/>
            <w:tcBorders>
              <w:top w:val="nil"/>
            </w:tcBorders>
          </w:tcPr>
          <w:p w14:paraId="5A83A62F" w14:textId="77777777" w:rsidR="00F44D82" w:rsidRPr="007B4642" w:rsidRDefault="00F44D82" w:rsidP="006C3A2B">
            <w:pPr>
              <w:rPr>
                <w:sz w:val="20"/>
                <w:szCs w:val="20"/>
              </w:rPr>
            </w:pPr>
            <w:r w:rsidRPr="007B4642">
              <w:rPr>
                <w:rFonts w:ascii="等线" w:eastAsia="等线" w:hAnsi="等线" w:cs="宋体"/>
                <w:color w:val="000000"/>
                <w:kern w:val="0"/>
                <w:sz w:val="20"/>
                <w:szCs w:val="20"/>
              </w:rPr>
              <w:t>93.3</w:t>
            </w:r>
          </w:p>
        </w:tc>
      </w:tr>
    </w:tbl>
    <w:p w14:paraId="2C039F34" w14:textId="77777777" w:rsidR="00262AD1" w:rsidRDefault="00262AD1">
      <w:pPr>
        <w:rPr>
          <w:b/>
        </w:rPr>
      </w:pPr>
    </w:p>
    <w:p w14:paraId="4770F72E" w14:textId="5F04BAF5" w:rsidR="00310DE6" w:rsidRDefault="003B3CEE">
      <w:pPr>
        <w:rPr>
          <w:b/>
        </w:rPr>
      </w:pPr>
      <w:r>
        <w:rPr>
          <w:rFonts w:hint="eastAsia"/>
          <w:b/>
        </w:rPr>
        <w:t>D</w:t>
      </w:r>
      <w:r>
        <w:rPr>
          <w:b/>
        </w:rPr>
        <w:t>iscussion</w:t>
      </w:r>
    </w:p>
    <w:p w14:paraId="3EBB202B" w14:textId="51A3EF2B" w:rsidR="00796615" w:rsidRPr="00796615" w:rsidRDefault="005555BD" w:rsidP="00DD601F">
      <w:r>
        <w:rPr>
          <w:noProof/>
        </w:rPr>
        <mc:AlternateContent>
          <mc:Choice Requires="wpg">
            <w:drawing>
              <wp:anchor distT="0" distB="0" distL="114300" distR="114300" simplePos="0" relativeHeight="251778048" behindDoc="0" locked="0" layoutInCell="1" allowOverlap="1" wp14:anchorId="3FBB2496" wp14:editId="0AF36FB1">
                <wp:simplePos x="0" y="0"/>
                <wp:positionH relativeFrom="column">
                  <wp:posOffset>-30480</wp:posOffset>
                </wp:positionH>
                <wp:positionV relativeFrom="paragraph">
                  <wp:posOffset>3611880</wp:posOffset>
                </wp:positionV>
                <wp:extent cx="5307965" cy="2828925"/>
                <wp:effectExtent l="0" t="0" r="6985" b="9525"/>
                <wp:wrapTopAndBottom/>
                <wp:docPr id="5" name="组合 5"/>
                <wp:cNvGraphicFramePr/>
                <a:graphic xmlns:a="http://schemas.openxmlformats.org/drawingml/2006/main">
                  <a:graphicData uri="http://schemas.microsoft.com/office/word/2010/wordprocessingGroup">
                    <wpg:wgp>
                      <wpg:cNvGrpSpPr/>
                      <wpg:grpSpPr>
                        <a:xfrm>
                          <a:off x="0" y="0"/>
                          <a:ext cx="5307965" cy="2828925"/>
                          <a:chOff x="0" y="0"/>
                          <a:chExt cx="5697004" cy="2829177"/>
                        </a:xfrm>
                      </wpg:grpSpPr>
                      <wps:wsp>
                        <wps:cNvPr id="41" name="文本框 41"/>
                        <wps:cNvSpPr txBox="1"/>
                        <wps:spPr>
                          <a:xfrm>
                            <a:off x="0" y="2631057"/>
                            <a:ext cx="5695950" cy="198120"/>
                          </a:xfrm>
                          <a:prstGeom prst="rect">
                            <a:avLst/>
                          </a:prstGeom>
                          <a:solidFill>
                            <a:prstClr val="white"/>
                          </a:solidFill>
                          <a:ln>
                            <a:noFill/>
                          </a:ln>
                        </wps:spPr>
                        <wps:txbx>
                          <w:txbxContent>
                            <w:p w14:paraId="36FD65F6" w14:textId="49F1C0F7" w:rsidR="007921D9" w:rsidRDefault="007921D9" w:rsidP="00FC0785">
                              <w:pPr>
                                <w:pStyle w:val="a7"/>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xml:space="preserve">. </w:t>
                              </w:r>
                              <w:r>
                                <w:rPr>
                                  <w:rFonts w:hint="eastAsia"/>
                                </w:rPr>
                                <w:t>(</w:t>
                              </w:r>
                              <w:r>
                                <w:t>a)</w:t>
                              </w:r>
                              <w:r>
                                <w:rPr>
                                  <w:rFonts w:hint="eastAsia"/>
                                </w:rPr>
                                <w:t>F</w:t>
                              </w:r>
                              <w:r>
                                <w:t xml:space="preserve">alse positives in the prediction results. </w:t>
                              </w:r>
                              <w:r>
                                <w:rPr>
                                  <w:rFonts w:hint="eastAsia"/>
                                </w:rPr>
                                <w:t>(</w:t>
                              </w:r>
                              <w:r>
                                <w:t>b)</w:t>
                              </w:r>
                              <w:r>
                                <w:rPr>
                                  <w:rFonts w:hint="eastAsia"/>
                                </w:rPr>
                                <w:t>F</w:t>
                              </w:r>
                              <w:r>
                                <w:t xml:space="preserve">alse negatives in the prediction result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3" name="组合 3"/>
                        <wpg:cNvGrpSpPr/>
                        <wpg:grpSpPr>
                          <a:xfrm>
                            <a:off x="0" y="0"/>
                            <a:ext cx="5697004" cy="2548842"/>
                            <a:chOff x="0" y="0"/>
                            <a:chExt cx="5697004" cy="2548842"/>
                          </a:xfrm>
                        </wpg:grpSpPr>
                        <wps:wsp>
                          <wps:cNvPr id="43" name="文本框 43"/>
                          <wps:cNvSpPr txBox="1"/>
                          <wps:spPr>
                            <a:xfrm>
                              <a:off x="0" y="0"/>
                              <a:ext cx="517525" cy="380365"/>
                            </a:xfrm>
                            <a:prstGeom prst="rect">
                              <a:avLst/>
                            </a:prstGeom>
                            <a:noFill/>
                            <a:ln w="6350">
                              <a:noFill/>
                            </a:ln>
                          </wps:spPr>
                          <wps:txbx>
                            <w:txbxContent>
                              <w:p w14:paraId="13F47382" w14:textId="34F6D06D" w:rsidR="007921D9" w:rsidRDefault="007921D9">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5" name="文本框 45"/>
                          <wps:cNvSpPr txBox="1"/>
                          <wps:spPr>
                            <a:xfrm>
                              <a:off x="0" y="1268083"/>
                              <a:ext cx="517525" cy="380365"/>
                            </a:xfrm>
                            <a:prstGeom prst="rect">
                              <a:avLst/>
                            </a:prstGeom>
                            <a:noFill/>
                            <a:ln w="6350">
                              <a:noFill/>
                            </a:ln>
                          </wps:spPr>
                          <wps:txbx>
                            <w:txbxContent>
                              <w:p w14:paraId="7918D434" w14:textId="7EAD4E17" w:rsidR="007921D9" w:rsidRDefault="007921D9">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pic:pic xmlns:pic="http://schemas.openxmlformats.org/drawingml/2006/picture">
                          <pic:nvPicPr>
                            <pic:cNvPr id="1" name="图片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422694" y="43132"/>
                              <a:ext cx="5274310" cy="2505710"/>
                            </a:xfrm>
                            <a:prstGeom prst="rect">
                              <a:avLst/>
                            </a:prstGeom>
                          </pic:spPr>
                        </pic:pic>
                      </wpg:grpSp>
                    </wpg:wgp>
                  </a:graphicData>
                </a:graphic>
                <wp14:sizeRelH relativeFrom="margin">
                  <wp14:pctWidth>0</wp14:pctWidth>
                </wp14:sizeRelH>
              </wp:anchor>
            </w:drawing>
          </mc:Choice>
          <mc:Fallback>
            <w:pict>
              <v:group w14:anchorId="3FBB2496" id="组合 5" o:spid="_x0000_s1035" style="position:absolute;left:0;text-align:left;margin-left:-2.4pt;margin-top:284.4pt;width:417.95pt;height:222.75pt;z-index:251778048;mso-width-relative:margin" coordsize="56970,2829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">
                <v:shape id="文本框 41" o:spid="_x0000_s1036" type="#_x0000_t202" style="position:absolute;top:26310;width:56959;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V7YxAAAANsAAAAPAAAAZHJzL2Rvd25yZXYueG1sRI9PawIx&#10;FMTvQr9DeAUvUrMuIr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OXdXtjEAAAA2wAAAA8A&#10;AAAAAAAAAAAAAAAABwIAAGRycy9kb3ducmV2LnhtbFBLBQYAAAAAAwADALcAAAD4AgAAAAA=&#10;" stroked="f">
                  <v:textbox inset="0,0,0,0">
                    <w:txbxContent>
                      <w:p w14:paraId="36FD65F6" w14:textId="49F1C0F7" w:rsidR="007921D9" w:rsidRDefault="007921D9" w:rsidP="00FC0785">
                        <w:pPr>
                          <w:pStyle w:val="a7"/>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xml:space="preserve">. </w:t>
                        </w:r>
                        <w:r>
                          <w:rPr>
                            <w:rFonts w:hint="eastAsia"/>
                          </w:rPr>
                          <w:t>(</w:t>
                        </w:r>
                        <w:r>
                          <w:t>a)</w:t>
                        </w:r>
                        <w:r>
                          <w:rPr>
                            <w:rFonts w:hint="eastAsia"/>
                          </w:rPr>
                          <w:t>F</w:t>
                        </w:r>
                        <w:r>
                          <w:t xml:space="preserve">alse positives in the prediction results. </w:t>
                        </w:r>
                        <w:r>
                          <w:rPr>
                            <w:rFonts w:hint="eastAsia"/>
                          </w:rPr>
                          <w:t>(</w:t>
                        </w:r>
                        <w:r>
                          <w:t>b)</w:t>
                        </w:r>
                        <w:r>
                          <w:rPr>
                            <w:rFonts w:hint="eastAsia"/>
                          </w:rPr>
                          <w:t>F</w:t>
                        </w:r>
                        <w:r>
                          <w:t xml:space="preserve">alse negatives in the prediction results. </w:t>
                        </w:r>
                      </w:p>
                    </w:txbxContent>
                  </v:textbox>
                </v:shape>
                <v:group id="组合 3" o:spid="_x0000_s1037" style="position:absolute;width:56970;height:25488" coordsize="56970,25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文本框 43" o:spid="_x0000_s1038" type="#_x0000_t202" style="position:absolute;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13F47382" w14:textId="34F6D06D" w:rsidR="007921D9" w:rsidRDefault="007921D9">
                          <w:r>
                            <w:rPr>
                              <w:rFonts w:hint="eastAsia"/>
                            </w:rPr>
                            <w:t>(</w:t>
                          </w:r>
                          <w:r>
                            <w:t>a)</w:t>
                          </w:r>
                        </w:p>
                      </w:txbxContent>
                    </v:textbox>
                  </v:shape>
                  <v:shape id="文本框 45" o:spid="_x0000_s1039" type="#_x0000_t202" style="position:absolute;top:12680;width:5175;height:3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918D434" w14:textId="7EAD4E17" w:rsidR="007921D9" w:rsidRDefault="007921D9">
                          <w:r>
                            <w:rPr>
                              <w:rFonts w:hint="eastAsia"/>
                            </w:rPr>
                            <w:t>(</w:t>
                          </w:r>
                          <w:r>
                            <w:t>b)</w:t>
                          </w:r>
                        </w:p>
                      </w:txbxContent>
                    </v:textbox>
                  </v:shape>
                  <v:shape id="图片 1" o:spid="_x0000_s1040" type="#_x0000_t75" style="position:absolute;left:4226;top:431;width:52744;height:25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">
                    <v:imagedata r:id="rId13" o:title=""/>
                  </v:shape>
                </v:group>
                <w10:wrap type="topAndBottom"/>
              </v:group>
            </w:pict>
          </mc:Fallback>
        </mc:AlternateContent>
      </w:r>
      <w:r w:rsidR="002200A7">
        <w:rPr>
          <w:noProof/>
        </w:rPr>
        <w:t xml:space="preserve">This paper proposed a cascading detection model </w:t>
      </w:r>
      <w:r w:rsidR="00BC325D">
        <w:rPr>
          <w:noProof/>
        </w:rPr>
        <w:t>that</w:t>
      </w:r>
      <w:r w:rsidR="002200A7">
        <w:rPr>
          <w:noProof/>
        </w:rPr>
        <w:t xml:space="preserve"> can predict </w:t>
      </w:r>
      <w:r w:rsidR="003C5026">
        <w:rPr>
          <w:noProof/>
        </w:rPr>
        <w:t>AH</w:t>
      </w:r>
      <w:r w:rsidR="00262AD1">
        <w:rPr>
          <w:noProof/>
        </w:rPr>
        <w:t>I based on AH events detection.</w:t>
      </w:r>
      <w:r w:rsidR="002200A7">
        <w:rPr>
          <w:noProof/>
        </w:rPr>
        <w:t xml:space="preserve"> C</w:t>
      </w:r>
      <w:r w:rsidR="001C48C1">
        <w:rPr>
          <w:noProof/>
        </w:rPr>
        <w:t>ompared with PSG, only NF and SpO</w:t>
      </w:r>
      <w:r w:rsidR="001C48C1" w:rsidRPr="001C48C1">
        <w:rPr>
          <w:noProof/>
          <w:vertAlign w:val="subscript"/>
        </w:rPr>
        <w:t>2</w:t>
      </w:r>
      <w:r w:rsidR="001C48C1">
        <w:rPr>
          <w:rFonts w:hint="eastAsia"/>
        </w:rPr>
        <w:t xml:space="preserve"> </w:t>
      </w:r>
      <w:r w:rsidR="001C48C1">
        <w:t>were adopted</w:t>
      </w:r>
      <w:r w:rsidR="00262AD1">
        <w:t>.</w:t>
      </w:r>
      <w:r w:rsidR="001C48C1">
        <w:t xml:space="preserve"> In the past, </w:t>
      </w:r>
      <w:r w:rsidR="001310CE">
        <w:t xml:space="preserve">the original signals were commonly cut into </w:t>
      </w:r>
      <w:r w:rsidR="001C48C1">
        <w:t>60</w:t>
      </w:r>
      <w:r w:rsidR="001310CE">
        <w:t>s</w:t>
      </w:r>
      <w:r w:rsidR="001C48C1">
        <w:t xml:space="preserve"> segments for </w:t>
      </w:r>
      <w:r w:rsidR="001310CE">
        <w:t>AH event</w:t>
      </w:r>
      <w:r w:rsidR="001C48C1">
        <w:t xml:space="preserve"> detection</w:t>
      </w:r>
      <w:r w:rsidR="00CD5B40" w:rsidRPr="00BC325D">
        <w:fldChar w:fldCharType="begin">
          <w:fldData xml:space="preserve">PEVuZE5vdGU+PENpdGU+PEF1dGhvcj5Cc291bDwvQXV0aG9yPjxZZWFyPjIwMTE8L1llYXI+PFJl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</w:fldData>
        </w:fldChar>
      </w:r>
      <w:r w:rsidR="00C94633">
        <w:instrText xml:space="preserve"> ADDIN EN.CITE </w:instrText>
      </w:r>
      <w:r w:rsidR="00C94633">
        <w:fldChar w:fldCharType="begin">
          <w:fldData xml:space="preserve">PEVuZE5vdGU+PENpdGU+PEF1dGhvcj5Cc291bDwvQXV0aG9yPjxZZWFyPjIwMTE8L1llYXI+PFJl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</w:fldData>
        </w:fldChar>
      </w:r>
      <w:r w:rsidR="00C94633">
        <w:instrText xml:space="preserve"> ADDIN EN.CITE.DATA </w:instrText>
      </w:r>
      <w:r w:rsidR="00C94633">
        <w:fldChar w:fldCharType="end"/>
      </w:r>
      <w:r w:rsidR="00CD5B40" w:rsidRPr="00BC325D">
        <w:fldChar w:fldCharType="separate"/>
      </w:r>
      <w:r w:rsidR="00C94633" w:rsidRPr="00C94633">
        <w:rPr>
          <w:noProof/>
          <w:vertAlign w:val="superscript"/>
        </w:rPr>
        <w:t>[2, 7, 10, 11]</w:t>
      </w:r>
      <w:r w:rsidR="00CD5B40" w:rsidRPr="00BC325D">
        <w:fldChar w:fldCharType="end"/>
      </w:r>
      <w:r w:rsidR="001C48C1" w:rsidRPr="00BC325D">
        <w:t>, however there are two limitations.</w:t>
      </w:r>
      <w:r w:rsidR="001C48C1" w:rsidRPr="001C48C1">
        <w:t xml:space="preserve"> One is the detection</w:t>
      </w:r>
      <w:r w:rsidR="001C48C1">
        <w:t xml:space="preserve"> resolution is not enough. The detection by non-overlapping window can only determine whether there is </w:t>
      </w:r>
      <w:r w:rsidR="003C5026">
        <w:t>AH</w:t>
      </w:r>
      <w:r w:rsidR="001C48C1">
        <w:t xml:space="preserve"> in the segment but cannot predict the start and end time of the</w:t>
      </w:r>
      <w:r w:rsidR="00A101E7">
        <w:t xml:space="preserve"> </w:t>
      </w:r>
      <w:r w:rsidR="003C5026">
        <w:t>event</w:t>
      </w:r>
      <w:r w:rsidR="001C48C1">
        <w:t xml:space="preserve">. Meanwhile in some cases it cannot distinguish two </w:t>
      </w:r>
      <w:r w:rsidR="003C5026">
        <w:t>AH events</w:t>
      </w:r>
      <w:r w:rsidR="001C48C1">
        <w:t xml:space="preserve"> with </w:t>
      </w:r>
      <w:r w:rsidR="00EF0341">
        <w:t xml:space="preserve">a </w:t>
      </w:r>
      <w:r w:rsidR="001C48C1">
        <w:t>short interval</w:t>
      </w:r>
      <w:r w:rsidR="00A101E7">
        <w:t xml:space="preserve"> which may lead to an error in AHI estimation</w:t>
      </w:r>
      <w:r w:rsidR="001C48C1">
        <w:t xml:space="preserve">. </w:t>
      </w:r>
      <w:r w:rsidR="00F2324D">
        <w:t>Therefore,</w:t>
      </w:r>
      <w:r w:rsidR="00A101E7">
        <w:t xml:space="preserve"> </w:t>
      </w:r>
      <w:r w:rsidR="00F2324D">
        <w:t xml:space="preserve">some </w:t>
      </w:r>
      <w:r w:rsidR="00F2324D" w:rsidRPr="00C94633">
        <w:t>researchers</w:t>
      </w:r>
      <w:r w:rsidR="00C94633">
        <w:fldChar w:fldCharType="begin">
          <w:fldData xml:space="preserve">PEVuZE5vdGU+PENpdGU+PEF1dGhvcj5IdWFuZzwvQXV0aG9yPjxZZWFyPjIwMTc8L1llYXI+PFJl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zA2LTcxMjwvcGFnZXM+PHZvbHVtZT42NTwvdm9sdW1l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</w:fldData>
        </w:fldChar>
      </w:r>
      <w:r w:rsidR="00C94633">
        <w:instrText xml:space="preserve"> ADDIN EN.CITE </w:instrText>
      </w:r>
      <w:r w:rsidR="00C94633">
        <w:fldChar w:fldCharType="begin">
          <w:fldData xml:space="preserve">PEVuZE5vdGU+PENpdGU+PEF1dGhvcj5IdWFuZzwvQXV0aG9yPjxZZWFyPjIwMTc8L1llYXI+PFJl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zA2LTcxMjwvcGFnZXM+PHZvbHVtZT42NTwvdm9sdW1l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</w:fldData>
        </w:fldChar>
      </w:r>
      <w:r w:rsidR="00C94633">
        <w:instrText xml:space="preserve"> ADDIN EN.CITE.DATA </w:instrText>
      </w:r>
      <w:r w:rsidR="00C94633">
        <w:fldChar w:fldCharType="end"/>
      </w:r>
      <w:r w:rsidR="00C94633">
        <w:fldChar w:fldCharType="separate"/>
      </w:r>
      <w:r w:rsidR="00C94633" w:rsidRPr="00C94633">
        <w:rPr>
          <w:noProof/>
          <w:vertAlign w:val="superscript"/>
        </w:rPr>
        <w:t>[7, 9]</w:t>
      </w:r>
      <w:r w:rsidR="00C94633">
        <w:fldChar w:fldCharType="end"/>
      </w:r>
      <w:bookmarkStart w:id="11" w:name="_GoBack"/>
      <w:bookmarkEnd w:id="11"/>
      <w:r w:rsidR="00F2324D">
        <w:t xml:space="preserve"> cut the signals into shorter segments for detection. But it is difficult to extract effective features from a shorter than 10s segment because </w:t>
      </w:r>
      <w:r w:rsidR="004844C5">
        <w:t xml:space="preserve">there are no more than five complete breaths in one segment in most cases. </w:t>
      </w:r>
      <w:r w:rsidR="00F2324D" w:rsidRPr="00F43AA6">
        <w:t>As a result, we proposed a cascading detection model composed of 60s detector and 10s detector to predict AH events precisely</w:t>
      </w:r>
      <w:r w:rsidR="00485B1B" w:rsidRPr="00F43AA6">
        <w:t>.</w:t>
      </w:r>
      <w:r w:rsidR="004844C5">
        <w:t xml:space="preserve"> Table 3 shows the classification results </w:t>
      </w:r>
      <w:r w:rsidR="00BC325D">
        <w:t>of</w:t>
      </w:r>
      <w:r w:rsidR="004844C5">
        <w:t xml:space="preserve"> segments</w:t>
      </w:r>
      <w:r w:rsidR="00BC325D">
        <w:t>.</w:t>
      </w:r>
      <w:r w:rsidR="004844C5">
        <w:t xml:space="preserve"> </w:t>
      </w:r>
      <w:r w:rsidR="00326415">
        <w:t>I</w:t>
      </w:r>
      <w:r w:rsidR="004844C5">
        <w:t xml:space="preserve">t should be noted that the model tended to make false positive errors. </w:t>
      </w:r>
      <w:r w:rsidR="00326415">
        <w:t>In these errors a</w:t>
      </w:r>
      <w:r w:rsidR="004844C5">
        <w:t xml:space="preserve">round </w:t>
      </w:r>
      <w:r w:rsidR="004844C5" w:rsidRPr="00BC325D">
        <w:t>10.3%</w:t>
      </w:r>
      <w:r w:rsidR="004844C5" w:rsidRPr="004844C5">
        <w:t xml:space="preserve"> </w:t>
      </w:r>
      <w:r w:rsidR="004844C5">
        <w:t xml:space="preserve">actually met </w:t>
      </w:r>
      <w:r w:rsidR="00267483">
        <w:t xml:space="preserve">the rules recommended by AASM in 2012 (Fig. </w:t>
      </w:r>
      <w:r w:rsidR="00DA7ADB">
        <w:t>3</w:t>
      </w:r>
      <w:r w:rsidR="00267483">
        <w:t>(a))</w:t>
      </w:r>
      <w:r w:rsidR="003B3CEE">
        <w:t xml:space="preserve"> but the annotations in the database did not annotate</w:t>
      </w:r>
      <w:r w:rsidR="00267483">
        <w:t>. As for the false negative errors, approximately 85.2% actually did</w:t>
      </w:r>
      <w:r w:rsidR="00284DC7">
        <w:t xml:space="preserve"> not</w:t>
      </w:r>
      <w:r w:rsidR="00267483">
        <w:t xml:space="preserve"> meet the rules </w:t>
      </w:r>
      <w:r w:rsidR="00267483" w:rsidRPr="00412489">
        <w:t xml:space="preserve">in AASM’s manual (Fig. </w:t>
      </w:r>
      <w:r w:rsidR="00DA7ADB" w:rsidRPr="00412489">
        <w:t>3</w:t>
      </w:r>
      <w:r w:rsidR="00267483" w:rsidRPr="00412489">
        <w:t>(b))</w:t>
      </w:r>
      <w:r w:rsidR="00284DC7" w:rsidRPr="00412489">
        <w:t>.</w:t>
      </w:r>
      <w:r w:rsidR="003B3CEE" w:rsidRPr="00412489">
        <w:t xml:space="preserve"> </w:t>
      </w:r>
      <w:r w:rsidR="00284DC7" w:rsidRPr="00412489">
        <w:t>These segments might be annotated</w:t>
      </w:r>
      <w:r w:rsidR="003B3CEE" w:rsidRPr="00412489">
        <w:t xml:space="preserve"> according to </w:t>
      </w:r>
      <w:r w:rsidR="00284DC7" w:rsidRPr="00412489">
        <w:t xml:space="preserve">signals from other channels like </w:t>
      </w:r>
      <w:r w:rsidR="003B3CEE" w:rsidRPr="00412489">
        <w:t xml:space="preserve">ribcage </w:t>
      </w:r>
      <w:r w:rsidR="00284DC7" w:rsidRPr="00412489">
        <w:t>or</w:t>
      </w:r>
      <w:r w:rsidR="003B3CEE" w:rsidRPr="00412489">
        <w:t xml:space="preserve"> abdomen movements</w:t>
      </w:r>
      <w:r w:rsidR="00267483" w:rsidRPr="00412489">
        <w:t xml:space="preserve">. </w:t>
      </w:r>
      <w:r w:rsidR="003B3CEE" w:rsidRPr="00412489">
        <w:t>The cascading detection model achieved a sensitivity of 94.9% and a specificity of 92.1% without these controversial segments.</w:t>
      </w:r>
    </w:p>
    <w:p w14:paraId="089FBFAD" w14:textId="4F66796C" w:rsidR="00796615" w:rsidRDefault="00796615" w:rsidP="006213E7"/>
    <w:p w14:paraId="4C2237DC" w14:textId="77FA5161" w:rsidR="00310DE6" w:rsidRPr="00F44C69" w:rsidRDefault="00267483">
      <w:r>
        <w:t xml:space="preserve">It is illustrated in Fig. </w:t>
      </w:r>
      <w:r w:rsidR="00DA7ADB">
        <w:t>2</w:t>
      </w:r>
      <w:r>
        <w:t xml:space="preserve"> that the AHI</w:t>
      </w:r>
      <w:r w:rsidRPr="00267483">
        <w:rPr>
          <w:vertAlign w:val="subscript"/>
        </w:rPr>
        <w:t>est</w:t>
      </w:r>
      <w:r>
        <w:rPr>
          <w:rFonts w:hint="eastAsia"/>
        </w:rPr>
        <w:t xml:space="preserve"> </w:t>
      </w:r>
      <w:r>
        <w:t>shows a high correlation with AHI</w:t>
      </w:r>
      <w:r w:rsidRPr="00267483">
        <w:rPr>
          <w:vertAlign w:val="subscript"/>
        </w:rPr>
        <w:t>ref</w:t>
      </w:r>
      <w:r>
        <w:rPr>
          <w:rFonts w:hint="eastAsia"/>
        </w:rPr>
        <w:t xml:space="preserve"> </w:t>
      </w:r>
      <w:r>
        <w:t xml:space="preserve">(Pearson correlation coefficient = 0.98). Meanwhile the model performed a good consistency among different subjects. </w:t>
      </w:r>
      <w:r w:rsidR="000072CF">
        <w:t xml:space="preserve">On the other side </w:t>
      </w:r>
      <w:r w:rsidR="008F2052">
        <w:t xml:space="preserve">the </w:t>
      </w:r>
      <w:r w:rsidR="00284DC7">
        <w:t>AHI</w:t>
      </w:r>
      <w:r w:rsidR="00284DC7" w:rsidRPr="00267483">
        <w:rPr>
          <w:vertAlign w:val="subscript"/>
        </w:rPr>
        <w:t>est</w:t>
      </w:r>
      <w:r w:rsidR="00284DC7">
        <w:rPr>
          <w:rFonts w:hint="eastAsia"/>
        </w:rPr>
        <w:t xml:space="preserve"> </w:t>
      </w:r>
      <w:r w:rsidR="008F2052">
        <w:t>is slightly higher than AHI</w:t>
      </w:r>
      <w:r w:rsidR="008F2052" w:rsidRPr="008F2052">
        <w:rPr>
          <w:vertAlign w:val="subscript"/>
        </w:rPr>
        <w:t>ref</w:t>
      </w:r>
      <w:r w:rsidR="008F2052">
        <w:t>. Consequently</w:t>
      </w:r>
      <w:r w:rsidR="00BC325D">
        <w:t>,</w:t>
      </w:r>
      <w:r w:rsidR="008F2052">
        <w:t xml:space="preserve"> there were three subjects’ SAHS severity overestimated, as for the rest twelve subjects the model gave </w:t>
      </w:r>
      <w:r w:rsidR="008F2052">
        <w:lastRenderedPageBreak/>
        <w:t>the correct prediction (Table 4). The average KAPPA coefficient of the cascading detection model for diagnosis of SAHS severity was 0.83, which means this method can be used as a powerful tool for screening SAHS.</w:t>
      </w:r>
      <w:r w:rsidR="008F2052">
        <w:rPr>
          <w:rFonts w:hint="eastAsia"/>
        </w:rPr>
        <w:t xml:space="preserve"> </w:t>
      </w:r>
    </w:p>
    <w:p w14:paraId="57C5CD49" w14:textId="010FB579" w:rsidR="00310DE6" w:rsidRDefault="008F2052">
      <w:pPr>
        <w:tabs>
          <w:tab w:val="center" w:pos="4156"/>
          <w:tab w:val="right" w:pos="10109"/>
        </w:tabs>
      </w:pPr>
      <w:r>
        <w:t xml:space="preserve">We also tested the speed of the cascading detection model. It cost 13.9s to </w:t>
      </w:r>
      <w:r w:rsidR="001F6AC3">
        <w:t xml:space="preserve">get </w:t>
      </w:r>
      <w:r>
        <w:t>train</w:t>
      </w:r>
      <w:r w:rsidR="001F6AC3">
        <w:t xml:space="preserve">ed </w:t>
      </w:r>
      <w:r>
        <w:t xml:space="preserve">while </w:t>
      </w:r>
      <w:r w:rsidR="001F6AC3">
        <w:t xml:space="preserve">only </w:t>
      </w:r>
      <w:r>
        <w:t xml:space="preserve">9.1s to provide the results of all segments </w:t>
      </w:r>
      <w:r w:rsidR="002F0D8E">
        <w:t>and all fifteen</w:t>
      </w:r>
      <w:r w:rsidR="001F6AC3">
        <w:t xml:space="preserve"> subject’s AHI and SAHS severity</w:t>
      </w:r>
      <w:r w:rsidR="002F0D8E">
        <w:t xml:space="preserve"> prediction</w:t>
      </w:r>
      <w:r w:rsidR="001F6AC3">
        <w:t xml:space="preserve">. 37ms were cost for predicting one segment and 0.6s for </w:t>
      </w:r>
      <w:r w:rsidR="002F0D8E">
        <w:t xml:space="preserve">diagnosis of </w:t>
      </w:r>
      <w:r w:rsidR="001F6AC3">
        <w:t xml:space="preserve">one subject on average. Which implies that the model </w:t>
      </w:r>
      <w:r w:rsidR="002F0D8E">
        <w:t>can be applied for</w:t>
      </w:r>
      <w:r w:rsidR="001F6AC3">
        <w:t xml:space="preserve"> real-time </w:t>
      </w:r>
      <w:r w:rsidR="002F0D8E">
        <w:t xml:space="preserve">SAHS </w:t>
      </w:r>
      <w:r w:rsidR="001F6AC3">
        <w:t>detection</w:t>
      </w:r>
      <w:r w:rsidR="002F0D8E">
        <w:t>.</w:t>
      </w:r>
    </w:p>
    <w:p w14:paraId="0C2F8DE1" w14:textId="192B0AB4" w:rsidR="00310DE6" w:rsidRPr="00986A1B" w:rsidRDefault="002F0D8E" w:rsidP="00DD601F">
      <w:pPr>
        <w:rPr>
          <w:highlight w:val="yellow"/>
        </w:rPr>
      </w:pPr>
      <w:r>
        <w:t>Compared with other studies, i</w:t>
      </w:r>
      <w:r w:rsidR="00A83EA6">
        <w:t xml:space="preserve">t can be seen that our method illustrates a good sensitivity but not very good specificity. This is where we want to improve in the future. More importantly, the model not only can predict the severity of SAHS but also can provide the time information for each </w:t>
      </w:r>
      <w:r w:rsidR="003C5026">
        <w:t>AH event</w:t>
      </w:r>
      <w:r w:rsidR="00A83EA6">
        <w:t xml:space="preserve">. Meanwhile compared with other methods such as convolutional neural networks, </w:t>
      </w:r>
      <w:r w:rsidR="00713877">
        <w:t>a smaller number of hyperparameters and less computation are required in random forest. And the CART trees in the random forest can provide a better interpretability in clinical detection.</w:t>
      </w:r>
    </w:p>
    <w:p w14:paraId="1762B85F" w14:textId="77777777" w:rsidR="00310DE6" w:rsidRDefault="00310DE6"/>
    <w:p w14:paraId="72074099" w14:textId="4D79AD3D" w:rsidR="001F6AC3" w:rsidRDefault="001F6AC3" w:rsidP="001F6AC3">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A4AB1">
        <w:rPr>
          <w:noProof/>
        </w:rPr>
        <w:t>5</w:t>
      </w:r>
      <w:r w:rsidR="009B6D6C">
        <w:rPr>
          <w:noProof/>
        </w:rPr>
        <w:fldChar w:fldCharType="end"/>
      </w:r>
      <w:r>
        <w:t xml:space="preserve">. </w:t>
      </w:r>
      <w:r>
        <w:rPr>
          <w:rFonts w:hint="eastAsia"/>
        </w:rPr>
        <w:t>C</w:t>
      </w:r>
      <w:r>
        <w:t>omparison with other studie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313"/>
        <w:gridCol w:w="2221"/>
        <w:gridCol w:w="1377"/>
        <w:gridCol w:w="888"/>
        <w:gridCol w:w="868"/>
        <w:gridCol w:w="839"/>
        <w:gridCol w:w="800"/>
      </w:tblGrid>
      <w:tr w:rsidR="00310DE6" w14:paraId="17C255D3" w14:textId="77777777" w:rsidTr="00EE4152">
        <w:trPr>
          <w:trHeight w:val="285"/>
          <w:jc w:val="center"/>
        </w:trPr>
        <w:tc>
          <w:tcPr>
            <w:tcW w:w="0" w:type="auto"/>
            <w:shd w:val="clear" w:color="auto" w:fill="auto"/>
            <w:vAlign w:val="center"/>
          </w:tcPr>
          <w:p w14:paraId="7D8A5BA4"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Related work</w:t>
            </w:r>
          </w:p>
        </w:tc>
        <w:tc>
          <w:tcPr>
            <w:tcW w:w="0" w:type="auto"/>
            <w:shd w:val="clear" w:color="auto" w:fill="auto"/>
            <w:vAlign w:val="center"/>
          </w:tcPr>
          <w:p w14:paraId="3FEAAF38"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Method</w:t>
            </w:r>
          </w:p>
        </w:tc>
        <w:tc>
          <w:tcPr>
            <w:tcW w:w="0" w:type="auto"/>
            <w:shd w:val="clear" w:color="auto" w:fill="auto"/>
            <w:vAlign w:val="center"/>
          </w:tcPr>
          <w:p w14:paraId="2950CEF0"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ignal</w:t>
            </w:r>
          </w:p>
        </w:tc>
        <w:tc>
          <w:tcPr>
            <w:tcW w:w="0" w:type="auto"/>
            <w:shd w:val="clear" w:color="auto" w:fill="auto"/>
            <w:vAlign w:val="center"/>
          </w:tcPr>
          <w:p w14:paraId="1C1F8DA1"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AHI cutoff</w:t>
            </w:r>
          </w:p>
        </w:tc>
        <w:tc>
          <w:tcPr>
            <w:tcW w:w="0" w:type="auto"/>
            <w:shd w:val="clear" w:color="auto" w:fill="auto"/>
            <w:vAlign w:val="center"/>
          </w:tcPr>
          <w:p w14:paraId="0189150F" w14:textId="3C2913E9" w:rsidR="00310DE6" w:rsidRDefault="002F0D8E" w:rsidP="00EE4152">
            <w:pPr>
              <w:widowControl/>
              <w:jc w:val="center"/>
              <w:rPr>
                <w:rFonts w:ascii="等线" w:eastAsia="等线" w:hAnsi="等线" w:cs="宋体"/>
                <w:color w:val="000000"/>
                <w:kern w:val="0"/>
                <w:sz w:val="22"/>
              </w:rPr>
            </w:pPr>
            <w:r>
              <w:rPr>
                <w:rFonts w:ascii="等线" w:eastAsia="等线" w:hAnsi="等线" w:cs="宋体"/>
                <w:color w:val="000000"/>
                <w:kern w:val="0"/>
                <w:sz w:val="22"/>
              </w:rPr>
              <w:t>ACC</w:t>
            </w:r>
            <w:r w:rsidR="009A52AE">
              <w:rPr>
                <w:rFonts w:ascii="等线" w:eastAsia="等线" w:hAnsi="等线" w:cs="宋体"/>
                <w:color w:val="000000"/>
                <w:kern w:val="0"/>
                <w:sz w:val="22"/>
              </w:rPr>
              <w:t>(%)</w:t>
            </w:r>
          </w:p>
        </w:tc>
        <w:tc>
          <w:tcPr>
            <w:tcW w:w="0" w:type="auto"/>
            <w:shd w:val="clear" w:color="auto" w:fill="auto"/>
            <w:vAlign w:val="center"/>
          </w:tcPr>
          <w:p w14:paraId="02F9A370" w14:textId="37BAAA65" w:rsidR="00310DE6" w:rsidRDefault="002F0D8E" w:rsidP="00EE4152">
            <w:pPr>
              <w:widowControl/>
              <w:jc w:val="center"/>
              <w:rPr>
                <w:rFonts w:ascii="等线" w:eastAsia="等线" w:hAnsi="等线" w:cs="宋体"/>
                <w:color w:val="000000"/>
                <w:kern w:val="0"/>
                <w:sz w:val="22"/>
              </w:rPr>
            </w:pPr>
            <w:r>
              <w:rPr>
                <w:rFonts w:ascii="等线" w:eastAsia="等线" w:hAnsi="等线" w:cs="宋体"/>
                <w:color w:val="000000"/>
                <w:kern w:val="0"/>
                <w:sz w:val="22"/>
              </w:rPr>
              <w:t>SEN</w:t>
            </w:r>
            <w:r w:rsidR="009A52AE">
              <w:rPr>
                <w:rFonts w:ascii="等线" w:eastAsia="等线" w:hAnsi="等线" w:cs="宋体"/>
                <w:color w:val="000000"/>
                <w:kern w:val="0"/>
                <w:sz w:val="22"/>
              </w:rPr>
              <w:t>(%)</w:t>
            </w:r>
          </w:p>
        </w:tc>
        <w:tc>
          <w:tcPr>
            <w:tcW w:w="0" w:type="auto"/>
            <w:shd w:val="clear" w:color="auto" w:fill="auto"/>
            <w:vAlign w:val="center"/>
          </w:tcPr>
          <w:p w14:paraId="3DFFC200" w14:textId="7C77D23E" w:rsidR="00310DE6" w:rsidRDefault="002F0D8E" w:rsidP="00EE4152">
            <w:pPr>
              <w:widowControl/>
              <w:jc w:val="center"/>
              <w:rPr>
                <w:rFonts w:ascii="等线" w:eastAsia="等线" w:hAnsi="等线" w:cs="宋体"/>
                <w:color w:val="000000"/>
                <w:kern w:val="0"/>
                <w:sz w:val="22"/>
              </w:rPr>
            </w:pPr>
            <w:r>
              <w:rPr>
                <w:rFonts w:ascii="等线" w:eastAsia="等线" w:hAnsi="等线" w:cs="宋体"/>
                <w:color w:val="000000"/>
                <w:kern w:val="0"/>
                <w:sz w:val="22"/>
              </w:rPr>
              <w:t>SPE</w:t>
            </w:r>
            <w:r w:rsidR="009A52AE">
              <w:rPr>
                <w:rFonts w:ascii="等线" w:eastAsia="等线" w:hAnsi="等线" w:cs="宋体"/>
                <w:color w:val="000000"/>
                <w:kern w:val="0"/>
                <w:sz w:val="22"/>
              </w:rPr>
              <w:t>(%)</w:t>
            </w:r>
          </w:p>
        </w:tc>
      </w:tr>
      <w:tr w:rsidR="00310DE6" w14:paraId="0B8437E3" w14:textId="77777777" w:rsidTr="00EE4152">
        <w:trPr>
          <w:trHeight w:val="285"/>
          <w:jc w:val="center"/>
        </w:trPr>
        <w:tc>
          <w:tcPr>
            <w:tcW w:w="0" w:type="auto"/>
            <w:vMerge w:val="restart"/>
            <w:shd w:val="clear" w:color="auto" w:fill="auto"/>
            <w:vAlign w:val="center"/>
          </w:tcPr>
          <w:p w14:paraId="24CBAD35" w14:textId="404CA1A1"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an Ho Choi et al.</w:t>
            </w:r>
            <w:r>
              <w:rPr>
                <w:rFonts w:ascii="等线" w:eastAsia="等线" w:hAnsi="等线" w:cs="宋体"/>
                <w:color w:val="000000"/>
                <w:kern w:val="0"/>
                <w:sz w:val="22"/>
              </w:rPr>
              <w:fldChar w:fldCharType="begin"/>
            </w:r>
            <w:r w:rsidR="00C94633">
              <w:rPr>
                <w:rFonts w:ascii="等线" w:eastAsia="等线" w:hAnsi="等线" w:cs="宋体"/>
                <w:color w:val="000000"/>
                <w:kern w:val="0"/>
                <w:sz w:val="22"/>
              </w:rPr>
              <w:instrText xml:space="preserve"> ADDIN EN.CITE &lt;EndNote&gt;&lt;Cite&gt;&lt;Author&gt;Choi&lt;/Author&gt;&lt;Year&gt;2018&lt;/Year&gt;&lt;RecNum&gt;2&lt;/RecNum&gt;&lt;DisplayText&gt;&lt;style face="superscript"&gt;[3]&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Pr>
                <w:rFonts w:ascii="等线" w:eastAsia="等线" w:hAnsi="等线" w:cs="宋体"/>
                <w:color w:val="000000"/>
                <w:kern w:val="0"/>
                <w:sz w:val="22"/>
              </w:rPr>
              <w:fldChar w:fldCharType="separate"/>
            </w:r>
            <w:r w:rsidR="00C94633" w:rsidRPr="00C94633">
              <w:rPr>
                <w:rFonts w:ascii="等线" w:eastAsia="等线" w:hAnsi="等线" w:cs="宋体"/>
                <w:noProof/>
                <w:color w:val="000000"/>
                <w:kern w:val="0"/>
                <w:sz w:val="22"/>
                <w:vertAlign w:val="superscript"/>
              </w:rPr>
              <w:t>[3]</w:t>
            </w:r>
            <w:r>
              <w:rPr>
                <w:rFonts w:ascii="等线" w:eastAsia="等线" w:hAnsi="等线" w:cs="宋体"/>
                <w:color w:val="000000"/>
                <w:kern w:val="0"/>
                <w:sz w:val="22"/>
              </w:rPr>
              <w:fldChar w:fldCharType="end"/>
            </w:r>
          </w:p>
        </w:tc>
        <w:tc>
          <w:tcPr>
            <w:tcW w:w="0" w:type="auto"/>
            <w:vMerge w:val="restart"/>
            <w:shd w:val="clear" w:color="auto" w:fill="auto"/>
            <w:vAlign w:val="center"/>
          </w:tcPr>
          <w:p w14:paraId="34C09914"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Convolutional neural networks</w:t>
            </w:r>
          </w:p>
        </w:tc>
        <w:tc>
          <w:tcPr>
            <w:tcW w:w="0" w:type="auto"/>
            <w:vMerge w:val="restart"/>
            <w:shd w:val="clear" w:color="auto" w:fill="auto"/>
            <w:vAlign w:val="center"/>
          </w:tcPr>
          <w:p w14:paraId="5BBD7166"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pressure</w:t>
            </w:r>
          </w:p>
        </w:tc>
        <w:tc>
          <w:tcPr>
            <w:tcW w:w="0" w:type="auto"/>
            <w:shd w:val="clear" w:color="auto" w:fill="auto"/>
            <w:vAlign w:val="center"/>
          </w:tcPr>
          <w:p w14:paraId="0DB44DCB"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9192243" w14:textId="2C269C2E"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96.2</w:t>
            </w:r>
          </w:p>
        </w:tc>
        <w:tc>
          <w:tcPr>
            <w:tcW w:w="0" w:type="auto"/>
            <w:shd w:val="clear" w:color="auto" w:fill="auto"/>
            <w:vAlign w:val="center"/>
          </w:tcPr>
          <w:p w14:paraId="3444430D" w14:textId="60424E00"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00.0</w:t>
            </w:r>
          </w:p>
        </w:tc>
        <w:tc>
          <w:tcPr>
            <w:tcW w:w="0" w:type="auto"/>
            <w:shd w:val="clear" w:color="auto" w:fill="auto"/>
            <w:vAlign w:val="center"/>
          </w:tcPr>
          <w:p w14:paraId="39CD13FA" w14:textId="6AB7462A"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4.6</w:t>
            </w:r>
          </w:p>
        </w:tc>
      </w:tr>
      <w:tr w:rsidR="00310DE6" w14:paraId="434678FE" w14:textId="77777777" w:rsidTr="00EE4152">
        <w:trPr>
          <w:trHeight w:val="285"/>
          <w:jc w:val="center"/>
        </w:trPr>
        <w:tc>
          <w:tcPr>
            <w:tcW w:w="0" w:type="auto"/>
            <w:vMerge/>
            <w:vAlign w:val="center"/>
          </w:tcPr>
          <w:p w14:paraId="6A60BFAD" w14:textId="77777777" w:rsidR="00310DE6" w:rsidRDefault="00310DE6" w:rsidP="00EE4152">
            <w:pPr>
              <w:widowControl/>
              <w:jc w:val="center"/>
              <w:rPr>
                <w:rFonts w:ascii="等线" w:eastAsia="等线" w:hAnsi="等线" w:cs="宋体"/>
                <w:color w:val="000000"/>
                <w:kern w:val="0"/>
                <w:sz w:val="22"/>
              </w:rPr>
            </w:pPr>
          </w:p>
        </w:tc>
        <w:tc>
          <w:tcPr>
            <w:tcW w:w="0" w:type="auto"/>
            <w:vMerge/>
            <w:vAlign w:val="center"/>
          </w:tcPr>
          <w:p w14:paraId="1CA6433D" w14:textId="77777777" w:rsidR="00310DE6" w:rsidRDefault="00310DE6" w:rsidP="00EE4152">
            <w:pPr>
              <w:widowControl/>
              <w:jc w:val="center"/>
              <w:rPr>
                <w:rFonts w:ascii="等线" w:eastAsia="等线" w:hAnsi="等线" w:cs="宋体"/>
                <w:color w:val="000000"/>
                <w:kern w:val="0"/>
                <w:sz w:val="22"/>
              </w:rPr>
            </w:pPr>
          </w:p>
        </w:tc>
        <w:tc>
          <w:tcPr>
            <w:tcW w:w="0" w:type="auto"/>
            <w:vMerge/>
            <w:vAlign w:val="center"/>
          </w:tcPr>
          <w:p w14:paraId="316E4A83" w14:textId="77777777" w:rsidR="00310DE6" w:rsidRDefault="00310DE6" w:rsidP="00EE4152">
            <w:pPr>
              <w:widowControl/>
              <w:jc w:val="center"/>
              <w:rPr>
                <w:rFonts w:ascii="等线" w:eastAsia="等线" w:hAnsi="等线" w:cs="宋体"/>
                <w:color w:val="000000"/>
                <w:kern w:val="0"/>
                <w:sz w:val="22"/>
              </w:rPr>
            </w:pPr>
          </w:p>
        </w:tc>
        <w:tc>
          <w:tcPr>
            <w:tcW w:w="0" w:type="auto"/>
            <w:shd w:val="clear" w:color="auto" w:fill="auto"/>
            <w:vAlign w:val="center"/>
          </w:tcPr>
          <w:p w14:paraId="6F2D44C6"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6B4612F" w14:textId="140BB63E"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92.3</w:t>
            </w:r>
          </w:p>
        </w:tc>
        <w:tc>
          <w:tcPr>
            <w:tcW w:w="0" w:type="auto"/>
            <w:shd w:val="clear" w:color="auto" w:fill="auto"/>
            <w:vAlign w:val="center"/>
          </w:tcPr>
          <w:p w14:paraId="4101084A" w14:textId="205B1B1A"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98.1</w:t>
            </w:r>
          </w:p>
        </w:tc>
        <w:tc>
          <w:tcPr>
            <w:tcW w:w="0" w:type="auto"/>
            <w:shd w:val="clear" w:color="auto" w:fill="auto"/>
            <w:vAlign w:val="center"/>
          </w:tcPr>
          <w:p w14:paraId="5FA7CBE8" w14:textId="622B7F39"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6.5</w:t>
            </w:r>
          </w:p>
        </w:tc>
      </w:tr>
      <w:tr w:rsidR="00310DE6" w14:paraId="2063F88A" w14:textId="77777777" w:rsidTr="00EE4152">
        <w:trPr>
          <w:trHeight w:val="285"/>
          <w:jc w:val="center"/>
        </w:trPr>
        <w:tc>
          <w:tcPr>
            <w:tcW w:w="0" w:type="auto"/>
            <w:vMerge/>
            <w:vAlign w:val="center"/>
          </w:tcPr>
          <w:p w14:paraId="019C8FD4" w14:textId="77777777" w:rsidR="00310DE6" w:rsidRDefault="00310DE6" w:rsidP="00EE4152">
            <w:pPr>
              <w:widowControl/>
              <w:jc w:val="center"/>
              <w:rPr>
                <w:rFonts w:ascii="等线" w:eastAsia="等线" w:hAnsi="等线" w:cs="宋体"/>
                <w:color w:val="000000"/>
                <w:kern w:val="0"/>
                <w:sz w:val="22"/>
              </w:rPr>
            </w:pPr>
          </w:p>
        </w:tc>
        <w:tc>
          <w:tcPr>
            <w:tcW w:w="0" w:type="auto"/>
            <w:vMerge/>
            <w:vAlign w:val="center"/>
          </w:tcPr>
          <w:p w14:paraId="6E466C8A" w14:textId="77777777" w:rsidR="00310DE6" w:rsidRDefault="00310DE6" w:rsidP="00EE4152">
            <w:pPr>
              <w:widowControl/>
              <w:jc w:val="center"/>
              <w:rPr>
                <w:rFonts w:ascii="等线" w:eastAsia="等线" w:hAnsi="等线" w:cs="宋体"/>
                <w:color w:val="000000"/>
                <w:kern w:val="0"/>
                <w:sz w:val="22"/>
              </w:rPr>
            </w:pPr>
          </w:p>
        </w:tc>
        <w:tc>
          <w:tcPr>
            <w:tcW w:w="0" w:type="auto"/>
            <w:vMerge/>
            <w:vAlign w:val="center"/>
          </w:tcPr>
          <w:p w14:paraId="1EBED0A3" w14:textId="77777777" w:rsidR="00310DE6" w:rsidRDefault="00310DE6" w:rsidP="00EE4152">
            <w:pPr>
              <w:widowControl/>
              <w:jc w:val="center"/>
              <w:rPr>
                <w:rFonts w:ascii="等线" w:eastAsia="等线" w:hAnsi="等线" w:cs="宋体"/>
                <w:color w:val="000000"/>
                <w:kern w:val="0"/>
                <w:sz w:val="22"/>
              </w:rPr>
            </w:pPr>
          </w:p>
        </w:tc>
        <w:tc>
          <w:tcPr>
            <w:tcW w:w="0" w:type="auto"/>
            <w:shd w:val="clear" w:color="auto" w:fill="auto"/>
            <w:vAlign w:val="center"/>
          </w:tcPr>
          <w:p w14:paraId="1956CED0"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3248D3FC" w14:textId="39BC9230"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96.2</w:t>
            </w:r>
          </w:p>
        </w:tc>
        <w:tc>
          <w:tcPr>
            <w:tcW w:w="0" w:type="auto"/>
            <w:shd w:val="clear" w:color="auto" w:fill="auto"/>
            <w:vAlign w:val="center"/>
          </w:tcPr>
          <w:p w14:paraId="2EF93CE5" w14:textId="1241052C"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96.2</w:t>
            </w:r>
          </w:p>
        </w:tc>
        <w:tc>
          <w:tcPr>
            <w:tcW w:w="0" w:type="auto"/>
            <w:shd w:val="clear" w:color="auto" w:fill="auto"/>
            <w:vAlign w:val="center"/>
          </w:tcPr>
          <w:p w14:paraId="2AA1E892" w14:textId="63701245"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96.2</w:t>
            </w:r>
          </w:p>
        </w:tc>
      </w:tr>
      <w:tr w:rsidR="00310DE6" w14:paraId="4FD48BC3" w14:textId="77777777" w:rsidTr="00EE4152">
        <w:trPr>
          <w:trHeight w:val="285"/>
          <w:jc w:val="center"/>
        </w:trPr>
        <w:tc>
          <w:tcPr>
            <w:tcW w:w="0" w:type="auto"/>
            <w:vMerge w:val="restart"/>
            <w:shd w:val="clear" w:color="auto" w:fill="auto"/>
            <w:vAlign w:val="center"/>
          </w:tcPr>
          <w:p w14:paraId="48118BAA" w14:textId="0421658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Gonzalo C et al.</w:t>
            </w:r>
            <w:r>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0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C94633">
              <w:rPr>
                <w:rFonts w:ascii="等线" w:eastAsia="等线" w:hAnsi="等线" w:cs="宋体"/>
                <w:color w:val="000000"/>
                <w:kern w:val="0"/>
                <w:sz w:val="22"/>
              </w:rPr>
              <w:instrText xml:space="preserve"> ADDIN EN.CITE </w:instrText>
            </w:r>
            <w:r w:rsidR="00C94633">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0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C94633">
              <w:rPr>
                <w:rFonts w:ascii="等线" w:eastAsia="等线" w:hAnsi="等线" w:cs="宋体"/>
                <w:color w:val="000000"/>
                <w:kern w:val="0"/>
                <w:sz w:val="22"/>
              </w:rPr>
              <w:instrText xml:space="preserve"> ADDIN EN.CITE.DATA </w:instrText>
            </w:r>
            <w:r w:rsidR="00C94633">
              <w:rPr>
                <w:rFonts w:ascii="等线" w:eastAsia="等线" w:hAnsi="等线" w:cs="宋体"/>
                <w:color w:val="000000"/>
                <w:kern w:val="0"/>
                <w:sz w:val="22"/>
              </w:rPr>
            </w:r>
            <w:r w:rsidR="00C94633">
              <w:rPr>
                <w:rFonts w:ascii="等线" w:eastAsia="等线" w:hAnsi="等线" w:cs="宋体"/>
                <w:color w:val="000000"/>
                <w:kern w:val="0"/>
                <w:sz w:val="22"/>
              </w:rPr>
              <w:fldChar w:fldCharType="end"/>
            </w:r>
            <w:r>
              <w:rPr>
                <w:rFonts w:ascii="等线" w:eastAsia="等线" w:hAnsi="等线" w:cs="宋体"/>
                <w:color w:val="000000"/>
                <w:kern w:val="0"/>
                <w:sz w:val="22"/>
              </w:rPr>
              <w:fldChar w:fldCharType="separate"/>
            </w:r>
            <w:r w:rsidR="00C94633" w:rsidRPr="00C94633">
              <w:rPr>
                <w:rFonts w:ascii="等线" w:eastAsia="等线" w:hAnsi="等线" w:cs="宋体"/>
                <w:noProof/>
                <w:color w:val="000000"/>
                <w:kern w:val="0"/>
                <w:sz w:val="22"/>
                <w:vertAlign w:val="superscript"/>
              </w:rPr>
              <w:t>[4]</w:t>
            </w:r>
            <w:r>
              <w:rPr>
                <w:rFonts w:ascii="等线" w:eastAsia="等线" w:hAnsi="等线" w:cs="宋体"/>
                <w:color w:val="000000"/>
                <w:kern w:val="0"/>
                <w:sz w:val="22"/>
              </w:rPr>
              <w:fldChar w:fldCharType="end"/>
            </w:r>
          </w:p>
        </w:tc>
        <w:tc>
          <w:tcPr>
            <w:tcW w:w="0" w:type="auto"/>
            <w:vMerge w:val="restart"/>
            <w:shd w:val="clear" w:color="auto" w:fill="auto"/>
            <w:vAlign w:val="center"/>
          </w:tcPr>
          <w:p w14:paraId="6427C449"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AdaBoost-Linear discriminant analysis</w:t>
            </w:r>
          </w:p>
        </w:tc>
        <w:tc>
          <w:tcPr>
            <w:tcW w:w="0" w:type="auto"/>
            <w:vMerge w:val="restart"/>
            <w:shd w:val="clear" w:color="auto" w:fill="auto"/>
            <w:vAlign w:val="center"/>
          </w:tcPr>
          <w:p w14:paraId="64A201F4"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w:t>
            </w:r>
          </w:p>
        </w:tc>
        <w:tc>
          <w:tcPr>
            <w:tcW w:w="0" w:type="auto"/>
            <w:shd w:val="clear" w:color="auto" w:fill="auto"/>
            <w:vAlign w:val="center"/>
          </w:tcPr>
          <w:p w14:paraId="3631DAE3"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1A709DC" w14:textId="5D79BE20"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6.5</w:t>
            </w:r>
          </w:p>
        </w:tc>
        <w:tc>
          <w:tcPr>
            <w:tcW w:w="0" w:type="auto"/>
            <w:shd w:val="clear" w:color="auto" w:fill="auto"/>
            <w:vAlign w:val="center"/>
          </w:tcPr>
          <w:p w14:paraId="70321D21" w14:textId="227FC265"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7.1</w:t>
            </w:r>
          </w:p>
        </w:tc>
        <w:tc>
          <w:tcPr>
            <w:tcW w:w="0" w:type="auto"/>
            <w:shd w:val="clear" w:color="auto" w:fill="auto"/>
            <w:vAlign w:val="center"/>
          </w:tcPr>
          <w:p w14:paraId="4D945D85" w14:textId="1A515E55"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0.0</w:t>
            </w:r>
          </w:p>
        </w:tc>
      </w:tr>
      <w:tr w:rsidR="00310DE6" w14:paraId="4E8800EB" w14:textId="77777777" w:rsidTr="00EE4152">
        <w:trPr>
          <w:trHeight w:val="285"/>
          <w:jc w:val="center"/>
        </w:trPr>
        <w:tc>
          <w:tcPr>
            <w:tcW w:w="0" w:type="auto"/>
            <w:vMerge/>
            <w:vAlign w:val="center"/>
          </w:tcPr>
          <w:p w14:paraId="28028684" w14:textId="77777777" w:rsidR="00310DE6" w:rsidRDefault="00310DE6" w:rsidP="00EE4152">
            <w:pPr>
              <w:widowControl/>
              <w:jc w:val="center"/>
              <w:rPr>
                <w:rFonts w:ascii="等线" w:eastAsia="等线" w:hAnsi="等线" w:cs="宋体"/>
                <w:color w:val="000000"/>
                <w:kern w:val="0"/>
                <w:sz w:val="22"/>
              </w:rPr>
            </w:pPr>
          </w:p>
        </w:tc>
        <w:tc>
          <w:tcPr>
            <w:tcW w:w="0" w:type="auto"/>
            <w:vMerge/>
            <w:vAlign w:val="center"/>
          </w:tcPr>
          <w:p w14:paraId="03EF4528" w14:textId="77777777" w:rsidR="00310DE6" w:rsidRDefault="00310DE6" w:rsidP="00EE4152">
            <w:pPr>
              <w:widowControl/>
              <w:jc w:val="center"/>
              <w:rPr>
                <w:rFonts w:ascii="等线" w:eastAsia="等线" w:hAnsi="等线" w:cs="宋体"/>
                <w:color w:val="000000"/>
                <w:kern w:val="0"/>
                <w:sz w:val="22"/>
              </w:rPr>
            </w:pPr>
          </w:p>
        </w:tc>
        <w:tc>
          <w:tcPr>
            <w:tcW w:w="0" w:type="auto"/>
            <w:vMerge/>
            <w:vAlign w:val="center"/>
          </w:tcPr>
          <w:p w14:paraId="0D3CC2C9" w14:textId="77777777" w:rsidR="00310DE6" w:rsidRDefault="00310DE6" w:rsidP="00EE4152">
            <w:pPr>
              <w:widowControl/>
              <w:jc w:val="center"/>
              <w:rPr>
                <w:rFonts w:ascii="等线" w:eastAsia="等线" w:hAnsi="等线" w:cs="宋体"/>
                <w:color w:val="000000"/>
                <w:kern w:val="0"/>
                <w:sz w:val="22"/>
              </w:rPr>
            </w:pPr>
          </w:p>
        </w:tc>
        <w:tc>
          <w:tcPr>
            <w:tcW w:w="0" w:type="auto"/>
            <w:shd w:val="clear" w:color="auto" w:fill="auto"/>
            <w:vAlign w:val="center"/>
          </w:tcPr>
          <w:p w14:paraId="6F0955C9"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542CE5C5" w14:textId="3E9C9ADA"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1.0</w:t>
            </w:r>
          </w:p>
        </w:tc>
        <w:tc>
          <w:tcPr>
            <w:tcW w:w="0" w:type="auto"/>
            <w:shd w:val="clear" w:color="auto" w:fill="auto"/>
            <w:vAlign w:val="center"/>
          </w:tcPr>
          <w:p w14:paraId="5977AA2E" w14:textId="18ED6AF9"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5.9</w:t>
            </w:r>
          </w:p>
        </w:tc>
        <w:tc>
          <w:tcPr>
            <w:tcW w:w="0" w:type="auto"/>
            <w:shd w:val="clear" w:color="auto" w:fill="auto"/>
            <w:vAlign w:val="center"/>
          </w:tcPr>
          <w:p w14:paraId="5EC88AF7" w14:textId="672D9AC3"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72.9</w:t>
            </w:r>
          </w:p>
        </w:tc>
      </w:tr>
      <w:tr w:rsidR="00310DE6" w14:paraId="4F7FD79B" w14:textId="77777777" w:rsidTr="00EE4152">
        <w:trPr>
          <w:trHeight w:val="285"/>
          <w:jc w:val="center"/>
        </w:trPr>
        <w:tc>
          <w:tcPr>
            <w:tcW w:w="0" w:type="auto"/>
            <w:vMerge/>
            <w:vAlign w:val="center"/>
          </w:tcPr>
          <w:p w14:paraId="52981362" w14:textId="77777777" w:rsidR="00310DE6" w:rsidRDefault="00310DE6" w:rsidP="00EE4152">
            <w:pPr>
              <w:widowControl/>
              <w:jc w:val="center"/>
              <w:rPr>
                <w:rFonts w:ascii="等线" w:eastAsia="等线" w:hAnsi="等线" w:cs="宋体"/>
                <w:color w:val="000000"/>
                <w:kern w:val="0"/>
                <w:sz w:val="22"/>
              </w:rPr>
            </w:pPr>
          </w:p>
        </w:tc>
        <w:tc>
          <w:tcPr>
            <w:tcW w:w="0" w:type="auto"/>
            <w:vMerge/>
            <w:vAlign w:val="center"/>
          </w:tcPr>
          <w:p w14:paraId="2F2C728A" w14:textId="77777777" w:rsidR="00310DE6" w:rsidRDefault="00310DE6" w:rsidP="00EE4152">
            <w:pPr>
              <w:widowControl/>
              <w:jc w:val="center"/>
              <w:rPr>
                <w:rFonts w:ascii="等线" w:eastAsia="等线" w:hAnsi="等线" w:cs="宋体"/>
                <w:color w:val="000000"/>
                <w:kern w:val="0"/>
                <w:sz w:val="22"/>
              </w:rPr>
            </w:pPr>
          </w:p>
        </w:tc>
        <w:tc>
          <w:tcPr>
            <w:tcW w:w="0" w:type="auto"/>
            <w:vMerge/>
            <w:vAlign w:val="center"/>
          </w:tcPr>
          <w:p w14:paraId="5732ED1A" w14:textId="77777777" w:rsidR="00310DE6" w:rsidRDefault="00310DE6" w:rsidP="00EE4152">
            <w:pPr>
              <w:widowControl/>
              <w:jc w:val="center"/>
              <w:rPr>
                <w:rFonts w:ascii="等线" w:eastAsia="等线" w:hAnsi="等线" w:cs="宋体"/>
                <w:color w:val="000000"/>
                <w:kern w:val="0"/>
                <w:sz w:val="22"/>
              </w:rPr>
            </w:pPr>
          </w:p>
        </w:tc>
        <w:tc>
          <w:tcPr>
            <w:tcW w:w="0" w:type="auto"/>
            <w:shd w:val="clear" w:color="auto" w:fill="auto"/>
            <w:vAlign w:val="center"/>
          </w:tcPr>
          <w:p w14:paraId="57BED789" w14:textId="77777777"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4F5F7B7C" w14:textId="5B970F8B"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82.5</w:t>
            </w:r>
          </w:p>
        </w:tc>
        <w:tc>
          <w:tcPr>
            <w:tcW w:w="0" w:type="auto"/>
            <w:shd w:val="clear" w:color="auto" w:fill="auto"/>
            <w:vAlign w:val="center"/>
          </w:tcPr>
          <w:p w14:paraId="1D112049" w14:textId="4D3C2621"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74.2</w:t>
            </w:r>
          </w:p>
        </w:tc>
        <w:tc>
          <w:tcPr>
            <w:tcW w:w="0" w:type="auto"/>
            <w:shd w:val="clear" w:color="auto" w:fill="auto"/>
            <w:vAlign w:val="center"/>
          </w:tcPr>
          <w:p w14:paraId="35105B00" w14:textId="178FA9A4" w:rsidR="00310DE6" w:rsidRDefault="009A2410"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90.6</w:t>
            </w:r>
          </w:p>
        </w:tc>
      </w:tr>
      <w:tr w:rsidR="00E26F1E" w14:paraId="57152CCB" w14:textId="77777777" w:rsidTr="00EE4152">
        <w:trPr>
          <w:trHeight w:val="285"/>
          <w:jc w:val="center"/>
        </w:trPr>
        <w:tc>
          <w:tcPr>
            <w:tcW w:w="0" w:type="auto"/>
            <w:vMerge w:val="restart"/>
            <w:vAlign w:val="center"/>
          </w:tcPr>
          <w:p w14:paraId="2FF43E5C" w14:textId="3B4D075E"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Our study</w:t>
            </w:r>
          </w:p>
        </w:tc>
        <w:tc>
          <w:tcPr>
            <w:tcW w:w="0" w:type="auto"/>
            <w:vMerge w:val="restart"/>
            <w:vAlign w:val="center"/>
          </w:tcPr>
          <w:p w14:paraId="4809200B" w14:textId="152077C5" w:rsidR="00E26F1E" w:rsidRDefault="00E26F1E" w:rsidP="00EE4152">
            <w:pPr>
              <w:widowControl/>
              <w:jc w:val="center"/>
              <w:rPr>
                <w:rFonts w:ascii="等线" w:eastAsia="等线" w:hAnsi="等线" w:cs="宋体"/>
                <w:color w:val="000000"/>
                <w:kern w:val="0"/>
                <w:sz w:val="22"/>
              </w:rPr>
            </w:pPr>
            <w:r>
              <w:rPr>
                <w:rFonts w:ascii="等线" w:eastAsia="等线" w:hAnsi="等线" w:cs="宋体"/>
                <w:color w:val="000000"/>
                <w:kern w:val="0"/>
                <w:sz w:val="22"/>
              </w:rPr>
              <w:t>Cascade of random forests</w:t>
            </w:r>
          </w:p>
        </w:tc>
        <w:tc>
          <w:tcPr>
            <w:tcW w:w="0" w:type="auto"/>
            <w:vMerge w:val="restart"/>
            <w:vAlign w:val="center"/>
          </w:tcPr>
          <w:p w14:paraId="211F30EC" w14:textId="199F7325"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 and SpO2</w:t>
            </w:r>
          </w:p>
        </w:tc>
        <w:tc>
          <w:tcPr>
            <w:tcW w:w="0" w:type="auto"/>
            <w:shd w:val="clear" w:color="auto" w:fill="auto"/>
            <w:vAlign w:val="center"/>
          </w:tcPr>
          <w:p w14:paraId="44A488EE" w14:textId="15111D39"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7725D8F7" w14:textId="7D6BB065"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00.0</w:t>
            </w:r>
          </w:p>
        </w:tc>
        <w:tc>
          <w:tcPr>
            <w:tcW w:w="0" w:type="auto"/>
            <w:shd w:val="clear" w:color="auto" w:fill="auto"/>
            <w:vAlign w:val="center"/>
          </w:tcPr>
          <w:p w14:paraId="02017904" w14:textId="275B1F42"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00.0</w:t>
            </w:r>
          </w:p>
        </w:tc>
        <w:tc>
          <w:tcPr>
            <w:tcW w:w="0" w:type="auto"/>
            <w:shd w:val="clear" w:color="auto" w:fill="auto"/>
            <w:vAlign w:val="center"/>
          </w:tcPr>
          <w:p w14:paraId="0D8C368B" w14:textId="6DCAF786"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00.0</w:t>
            </w:r>
          </w:p>
        </w:tc>
      </w:tr>
      <w:tr w:rsidR="00E26F1E" w14:paraId="2EF59B23" w14:textId="77777777" w:rsidTr="00EE4152">
        <w:trPr>
          <w:trHeight w:val="285"/>
          <w:jc w:val="center"/>
        </w:trPr>
        <w:tc>
          <w:tcPr>
            <w:tcW w:w="0" w:type="auto"/>
            <w:vMerge/>
            <w:vAlign w:val="center"/>
          </w:tcPr>
          <w:p w14:paraId="0202C680" w14:textId="77777777" w:rsidR="00E26F1E" w:rsidRDefault="00E26F1E" w:rsidP="00E26F1E">
            <w:pPr>
              <w:widowControl/>
              <w:jc w:val="left"/>
              <w:rPr>
                <w:rFonts w:ascii="等线" w:eastAsia="等线" w:hAnsi="等线" w:cs="宋体"/>
                <w:color w:val="000000"/>
                <w:kern w:val="0"/>
                <w:sz w:val="22"/>
              </w:rPr>
            </w:pPr>
          </w:p>
        </w:tc>
        <w:tc>
          <w:tcPr>
            <w:tcW w:w="0" w:type="auto"/>
            <w:vMerge/>
            <w:vAlign w:val="center"/>
          </w:tcPr>
          <w:p w14:paraId="3F85DE23" w14:textId="77777777" w:rsidR="00E26F1E" w:rsidRDefault="00E26F1E" w:rsidP="00E26F1E">
            <w:pPr>
              <w:widowControl/>
              <w:jc w:val="left"/>
              <w:rPr>
                <w:rFonts w:ascii="等线" w:eastAsia="等线" w:hAnsi="等线" w:cs="宋体"/>
                <w:color w:val="000000"/>
                <w:kern w:val="0"/>
                <w:sz w:val="22"/>
              </w:rPr>
            </w:pPr>
          </w:p>
        </w:tc>
        <w:tc>
          <w:tcPr>
            <w:tcW w:w="0" w:type="auto"/>
            <w:vMerge/>
            <w:vAlign w:val="center"/>
          </w:tcPr>
          <w:p w14:paraId="0DA7C30E" w14:textId="77777777" w:rsidR="00E26F1E" w:rsidRDefault="00E26F1E" w:rsidP="00E26F1E">
            <w:pPr>
              <w:widowControl/>
              <w:jc w:val="left"/>
              <w:rPr>
                <w:rFonts w:ascii="等线" w:eastAsia="等线" w:hAnsi="等线" w:cs="宋体"/>
                <w:color w:val="000000"/>
                <w:kern w:val="0"/>
                <w:sz w:val="22"/>
              </w:rPr>
            </w:pPr>
          </w:p>
        </w:tc>
        <w:tc>
          <w:tcPr>
            <w:tcW w:w="0" w:type="auto"/>
            <w:shd w:val="clear" w:color="auto" w:fill="auto"/>
            <w:vAlign w:val="center"/>
          </w:tcPr>
          <w:p w14:paraId="77F2AE80" w14:textId="1F4D49A9"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41D4A1B" w14:textId="1E86B3A3" w:rsidR="00E26F1E" w:rsidRPr="00EE4152" w:rsidRDefault="00E26F1E" w:rsidP="00EE4152">
            <w:pPr>
              <w:widowControl/>
              <w:jc w:val="center"/>
              <w:rPr>
                <w:rFonts w:ascii="等线" w:eastAsia="等线" w:hAnsi="等线" w:cs="宋体"/>
                <w:color w:val="000000"/>
                <w:kern w:val="0"/>
                <w:sz w:val="22"/>
              </w:rPr>
            </w:pPr>
            <w:r w:rsidRPr="006942C7">
              <w:rPr>
                <w:rFonts w:ascii="等线" w:hAnsi="等线"/>
                <w:color w:val="000000"/>
                <w:kern w:val="0"/>
                <w:sz w:val="22"/>
              </w:rPr>
              <w:t>9</w:t>
            </w:r>
            <w:r w:rsidRPr="00EE4152">
              <w:rPr>
                <w:rFonts w:ascii="等线" w:hAnsi="等线"/>
                <w:color w:val="000000"/>
                <w:kern w:val="0"/>
                <w:sz w:val="22"/>
              </w:rPr>
              <w:t>3</w:t>
            </w:r>
            <w:r w:rsidRPr="006942C7">
              <w:rPr>
                <w:rFonts w:ascii="等线" w:hAnsi="等线"/>
                <w:color w:val="000000"/>
                <w:kern w:val="0"/>
                <w:sz w:val="22"/>
              </w:rPr>
              <w:t>.3</w:t>
            </w:r>
          </w:p>
        </w:tc>
        <w:tc>
          <w:tcPr>
            <w:tcW w:w="0" w:type="auto"/>
            <w:shd w:val="clear" w:color="auto" w:fill="auto"/>
            <w:vAlign w:val="center"/>
          </w:tcPr>
          <w:p w14:paraId="62B0ACF9" w14:textId="30A633AE"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00.0</w:t>
            </w:r>
          </w:p>
        </w:tc>
        <w:tc>
          <w:tcPr>
            <w:tcW w:w="0" w:type="auto"/>
            <w:shd w:val="clear" w:color="auto" w:fill="auto"/>
            <w:vAlign w:val="center"/>
          </w:tcPr>
          <w:p w14:paraId="2EE8AB05" w14:textId="73196E47" w:rsidR="00E26F1E" w:rsidRPr="006942C7" w:rsidRDefault="00E26F1E" w:rsidP="006942C7">
            <w:pPr>
              <w:jc w:val="center"/>
            </w:pPr>
            <w:r w:rsidRPr="006942C7">
              <w:t>83.3</w:t>
            </w:r>
          </w:p>
        </w:tc>
      </w:tr>
      <w:tr w:rsidR="00E26F1E" w14:paraId="0E26B7B9" w14:textId="77777777" w:rsidTr="00EE4152">
        <w:trPr>
          <w:trHeight w:val="285"/>
          <w:jc w:val="center"/>
        </w:trPr>
        <w:tc>
          <w:tcPr>
            <w:tcW w:w="0" w:type="auto"/>
            <w:vMerge/>
            <w:vAlign w:val="center"/>
          </w:tcPr>
          <w:p w14:paraId="7601C2E0" w14:textId="77777777" w:rsidR="00E26F1E" w:rsidRDefault="00E26F1E" w:rsidP="00E26F1E">
            <w:pPr>
              <w:widowControl/>
              <w:jc w:val="left"/>
              <w:rPr>
                <w:rFonts w:ascii="等线" w:eastAsia="等线" w:hAnsi="等线" w:cs="宋体"/>
                <w:color w:val="000000"/>
                <w:kern w:val="0"/>
                <w:sz w:val="22"/>
              </w:rPr>
            </w:pPr>
          </w:p>
        </w:tc>
        <w:tc>
          <w:tcPr>
            <w:tcW w:w="0" w:type="auto"/>
            <w:vMerge/>
            <w:vAlign w:val="center"/>
          </w:tcPr>
          <w:p w14:paraId="3C9E134C" w14:textId="77777777" w:rsidR="00E26F1E" w:rsidRDefault="00E26F1E" w:rsidP="00E26F1E">
            <w:pPr>
              <w:widowControl/>
              <w:jc w:val="left"/>
              <w:rPr>
                <w:rFonts w:ascii="等线" w:eastAsia="等线" w:hAnsi="等线" w:cs="宋体"/>
                <w:color w:val="000000"/>
                <w:kern w:val="0"/>
                <w:sz w:val="22"/>
              </w:rPr>
            </w:pPr>
          </w:p>
        </w:tc>
        <w:tc>
          <w:tcPr>
            <w:tcW w:w="0" w:type="auto"/>
            <w:vMerge/>
            <w:vAlign w:val="center"/>
          </w:tcPr>
          <w:p w14:paraId="17571145" w14:textId="77777777" w:rsidR="00E26F1E" w:rsidRDefault="00E26F1E" w:rsidP="00E26F1E">
            <w:pPr>
              <w:widowControl/>
              <w:jc w:val="left"/>
              <w:rPr>
                <w:rFonts w:ascii="等线" w:eastAsia="等线" w:hAnsi="等线" w:cs="宋体"/>
                <w:color w:val="000000"/>
                <w:kern w:val="0"/>
                <w:sz w:val="22"/>
              </w:rPr>
            </w:pPr>
          </w:p>
        </w:tc>
        <w:tc>
          <w:tcPr>
            <w:tcW w:w="0" w:type="auto"/>
            <w:shd w:val="clear" w:color="auto" w:fill="auto"/>
            <w:vAlign w:val="center"/>
          </w:tcPr>
          <w:p w14:paraId="023E4290" w14:textId="7E62F35E"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298C2E29" w14:textId="31A8925B" w:rsidR="00E26F1E" w:rsidRPr="00EE4152" w:rsidRDefault="00E26F1E" w:rsidP="00EE4152">
            <w:pPr>
              <w:widowControl/>
              <w:jc w:val="center"/>
              <w:rPr>
                <w:rFonts w:ascii="等线" w:hAnsi="等线"/>
                <w:color w:val="000000"/>
                <w:kern w:val="0"/>
                <w:sz w:val="22"/>
              </w:rPr>
            </w:pPr>
            <w:r w:rsidRPr="00EE4152">
              <w:rPr>
                <w:rFonts w:ascii="等线" w:hAnsi="等线"/>
                <w:color w:val="000000"/>
                <w:kern w:val="0"/>
                <w:sz w:val="22"/>
              </w:rPr>
              <w:t>86.7</w:t>
            </w:r>
          </w:p>
        </w:tc>
        <w:tc>
          <w:tcPr>
            <w:tcW w:w="0" w:type="auto"/>
            <w:shd w:val="clear" w:color="auto" w:fill="auto"/>
            <w:vAlign w:val="center"/>
          </w:tcPr>
          <w:p w14:paraId="01D395F2" w14:textId="2B036A94" w:rsidR="00E26F1E" w:rsidRDefault="00E26F1E" w:rsidP="00EE4152">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100.0</w:t>
            </w:r>
          </w:p>
        </w:tc>
        <w:tc>
          <w:tcPr>
            <w:tcW w:w="0" w:type="auto"/>
            <w:shd w:val="clear" w:color="auto" w:fill="auto"/>
            <w:vAlign w:val="center"/>
          </w:tcPr>
          <w:p w14:paraId="2D2C0E20" w14:textId="3D1C681D" w:rsidR="00E26F1E" w:rsidRPr="006942C7" w:rsidRDefault="00E26F1E" w:rsidP="006942C7">
            <w:pPr>
              <w:jc w:val="center"/>
            </w:pPr>
            <w:r w:rsidRPr="006942C7">
              <w:t>80.0</w:t>
            </w:r>
          </w:p>
        </w:tc>
      </w:tr>
    </w:tbl>
    <w:p w14:paraId="767F2F85" w14:textId="77777777" w:rsidR="00310DE6" w:rsidRDefault="00310DE6"/>
    <w:p w14:paraId="084EF5D5" w14:textId="08A0D98E" w:rsidR="00310DE6" w:rsidRDefault="00713877">
      <w:r>
        <w:t xml:space="preserve">At the same time, there are still some limitations in our research. First, we have no further classified </w:t>
      </w:r>
      <w:r w:rsidR="003C5026">
        <w:t>AH events</w:t>
      </w:r>
      <w:r>
        <w:t xml:space="preserve"> into apnea events and hypopnea events. In addition, the model has not been tested in an online environment. We hope to confirm the usability of our method </w:t>
      </w:r>
      <w:r w:rsidR="00412489">
        <w:t xml:space="preserve">online in </w:t>
      </w:r>
      <w:r>
        <w:t xml:space="preserve">the future. </w:t>
      </w:r>
    </w:p>
    <w:p w14:paraId="5839B13D" w14:textId="77777777" w:rsidR="00310DE6" w:rsidRDefault="00310DE6"/>
    <w:p w14:paraId="3851483A" w14:textId="576B2475" w:rsidR="00310DE6" w:rsidRDefault="00713877">
      <w:pPr>
        <w:rPr>
          <w:b/>
        </w:rPr>
      </w:pPr>
      <w:r>
        <w:rPr>
          <w:rFonts w:hint="eastAsia"/>
          <w:b/>
        </w:rPr>
        <w:t>C</w:t>
      </w:r>
      <w:r>
        <w:rPr>
          <w:b/>
        </w:rPr>
        <w:t>onclusion</w:t>
      </w:r>
    </w:p>
    <w:p w14:paraId="214CB576" w14:textId="0880EF6E" w:rsidR="00310DE6" w:rsidRDefault="00713877">
      <w:r>
        <w:t>The purpose of this study is to propose a model for real-time detection of SAHS. Based on the morphological features of NF and SpO</w:t>
      </w:r>
      <w:r w:rsidRPr="00713877">
        <w:rPr>
          <w:vertAlign w:val="subscript"/>
        </w:rPr>
        <w:t>2</w:t>
      </w:r>
      <w:r>
        <w:t xml:space="preserve">, the cascade of 60s detector and 10s detector can not only predict the AHI and SAHS severity, but </w:t>
      </w:r>
      <w:r w:rsidR="00645393">
        <w:t>can also provide</w:t>
      </w:r>
      <w:r>
        <w:t xml:space="preserve"> the time information of each </w:t>
      </w:r>
      <w:r w:rsidR="003C5026">
        <w:t>AH event</w:t>
      </w:r>
      <w:r>
        <w:t xml:space="preserve">. Compared </w:t>
      </w:r>
      <w:r w:rsidR="00600485">
        <w:t>with previous research, the cascading detection model based on random forest is able to provide better interpretation and effectively reduces the computational complexity. Therefore</w:t>
      </w:r>
      <w:r w:rsidR="0039059F">
        <w:t>,</w:t>
      </w:r>
      <w:r w:rsidR="00600485">
        <w:t xml:space="preserve"> it is expected to be an effective too</w:t>
      </w:r>
      <w:r w:rsidR="003E2D27">
        <w:t>l</w:t>
      </w:r>
      <w:r w:rsidR="00600485">
        <w:t xml:space="preserve"> for SAHS diagnosis.</w:t>
      </w:r>
    </w:p>
    <w:p w14:paraId="49541B19" w14:textId="19AA80C9" w:rsidR="00310DE6" w:rsidRDefault="00310DE6"/>
    <w:p w14:paraId="3D1B59D7" w14:textId="5D525722" w:rsidR="00FD04EC" w:rsidRDefault="00FD04EC"/>
    <w:p w14:paraId="3AE59EE0" w14:textId="160CC3F4" w:rsidR="00FD04EC" w:rsidRDefault="00FD04EC"/>
    <w:p w14:paraId="02C6338C" w14:textId="77777777" w:rsidR="00FD04EC" w:rsidRDefault="00FD04EC"/>
    <w:p w14:paraId="26544EB7" w14:textId="77777777" w:rsidR="00C94633" w:rsidRPr="00C94633" w:rsidRDefault="009A2410" w:rsidP="00C94633">
      <w:pPr>
        <w:pStyle w:val="EndNoteBibliography"/>
        <w:ind w:left="720" w:hanging="720"/>
        <w:rPr>
          <w:noProof/>
        </w:rPr>
      </w:pPr>
      <w:r>
        <w:lastRenderedPageBreak/>
        <w:fldChar w:fldCharType="begin"/>
      </w:r>
      <w:r>
        <w:instrText xml:space="preserve"> ADDIN EN.REFLIST </w:instrText>
      </w:r>
      <w:r>
        <w:fldChar w:fldCharType="separate"/>
      </w:r>
      <w:r w:rsidR="00C94633" w:rsidRPr="00C94633">
        <w:rPr>
          <w:noProof/>
        </w:rPr>
        <w:t>[1]</w:t>
      </w:r>
      <w:r w:rsidR="00C94633" w:rsidRPr="00C94633">
        <w:rPr>
          <w:noProof/>
        </w:rPr>
        <w:tab/>
        <w:t xml:space="preserve">J. N. McNames, A. M. Fraser, and I. Ieee, "Obstructive sleep apnea classification based on spectrogram patterns in the electrocardiogram," in </w:t>
      </w:r>
      <w:r w:rsidR="00C94633" w:rsidRPr="00C94633">
        <w:rPr>
          <w:i/>
          <w:noProof/>
        </w:rPr>
        <w:t>Computers in Cardiology 2000, Vol 27</w:t>
      </w:r>
      <w:r w:rsidR="00C94633" w:rsidRPr="00C94633">
        <w:rPr>
          <w:noProof/>
        </w:rPr>
        <w:t>, vol. 27(Computers in Cardiology, 2000, pp. 749-752.</w:t>
      </w:r>
    </w:p>
    <w:p w14:paraId="23A3BD3B" w14:textId="77777777" w:rsidR="00C94633" w:rsidRPr="00C94633" w:rsidRDefault="00C94633" w:rsidP="00C94633">
      <w:pPr>
        <w:pStyle w:val="EndNoteBibliography"/>
        <w:ind w:left="720" w:hanging="720"/>
        <w:rPr>
          <w:noProof/>
        </w:rPr>
      </w:pPr>
      <w:r w:rsidRPr="00C94633">
        <w:rPr>
          <w:noProof/>
        </w:rPr>
        <w:t>[2]</w:t>
      </w:r>
      <w:r w:rsidRPr="00C94633">
        <w:rPr>
          <w:noProof/>
        </w:rPr>
        <w:tab/>
        <w:t xml:space="preserve">M. Bsoul, H. Minn, and L. Tamil, "Apnea MedAssist: Real-time Sleep Apnea Monitor Using Single-Lead ECG," </w:t>
      </w:r>
      <w:r w:rsidRPr="00C94633">
        <w:rPr>
          <w:i/>
          <w:noProof/>
        </w:rPr>
        <w:t xml:space="preserve">Ieee Transactions on Information Technology in Biomedicine, </w:t>
      </w:r>
      <w:r w:rsidRPr="00C94633">
        <w:rPr>
          <w:noProof/>
        </w:rPr>
        <w:t>vol. 15, no. 3, pp. 416-427, May 2011.</w:t>
      </w:r>
    </w:p>
    <w:p w14:paraId="6B34E8B3" w14:textId="77777777" w:rsidR="00C94633" w:rsidRPr="00C94633" w:rsidRDefault="00C94633" w:rsidP="00C94633">
      <w:pPr>
        <w:pStyle w:val="EndNoteBibliography"/>
        <w:ind w:left="720" w:hanging="720"/>
        <w:rPr>
          <w:noProof/>
        </w:rPr>
      </w:pPr>
      <w:r w:rsidRPr="00C94633">
        <w:rPr>
          <w:noProof/>
        </w:rPr>
        <w:t>[3]</w:t>
      </w:r>
      <w:r w:rsidRPr="00C94633">
        <w:rPr>
          <w:noProof/>
        </w:rPr>
        <w:tab/>
        <w:t>S. H. Choi</w:t>
      </w:r>
      <w:r w:rsidRPr="00C94633">
        <w:rPr>
          <w:i/>
          <w:noProof/>
        </w:rPr>
        <w:t xml:space="preserve"> et al.</w:t>
      </w:r>
      <w:r w:rsidRPr="00C94633">
        <w:rPr>
          <w:noProof/>
        </w:rPr>
        <w:t xml:space="preserve">, "Real-time apnea-hypopnea event detection during sleep by convolutional neural networks," </w:t>
      </w:r>
      <w:r w:rsidRPr="00C94633">
        <w:rPr>
          <w:i/>
          <w:noProof/>
        </w:rPr>
        <w:t xml:space="preserve">Computers in Biology and Medicine, </w:t>
      </w:r>
      <w:r w:rsidRPr="00C94633">
        <w:rPr>
          <w:noProof/>
        </w:rPr>
        <w:t>vol. 100, pp. 123-131, 2018/09/01/ 2018.</w:t>
      </w:r>
    </w:p>
    <w:p w14:paraId="2E4CF083" w14:textId="77777777" w:rsidR="00C94633" w:rsidRPr="00C94633" w:rsidRDefault="00C94633" w:rsidP="00C94633">
      <w:pPr>
        <w:pStyle w:val="EndNoteBibliography"/>
        <w:ind w:left="720" w:hanging="720"/>
        <w:rPr>
          <w:noProof/>
        </w:rPr>
      </w:pPr>
      <w:r w:rsidRPr="00C94633">
        <w:rPr>
          <w:noProof/>
        </w:rPr>
        <w:t>[4]</w:t>
      </w:r>
      <w:r w:rsidRPr="00C94633">
        <w:rPr>
          <w:noProof/>
        </w:rPr>
        <w:tab/>
        <w:t xml:space="preserve">G. C. Gutierrez-Tobal, D. Alvarez, F. del Campo, and R. Hornero, "Utility of AdaBoost to Detect Sleep Apnea-Hypopnea Syndrome From Single-Channel Airflow," (in English), </w:t>
      </w:r>
      <w:r w:rsidRPr="00C94633">
        <w:rPr>
          <w:i/>
          <w:noProof/>
        </w:rPr>
        <w:t xml:space="preserve">Ieee Transactions on Biomedical Engineering, </w:t>
      </w:r>
      <w:r w:rsidRPr="00C94633">
        <w:rPr>
          <w:noProof/>
        </w:rPr>
        <w:t>Article vol. 63, no. 3, pp. 636-646, Mar 2016.</w:t>
      </w:r>
    </w:p>
    <w:p w14:paraId="3DF69FD2" w14:textId="77777777" w:rsidR="00C94633" w:rsidRPr="00C94633" w:rsidRDefault="00C94633" w:rsidP="00C94633">
      <w:pPr>
        <w:pStyle w:val="EndNoteBibliography"/>
        <w:ind w:left="720" w:hanging="720"/>
        <w:rPr>
          <w:noProof/>
        </w:rPr>
      </w:pPr>
      <w:r w:rsidRPr="00C94633">
        <w:rPr>
          <w:noProof/>
        </w:rPr>
        <w:t>[5]</w:t>
      </w:r>
      <w:r w:rsidRPr="00C94633">
        <w:rPr>
          <w:noProof/>
        </w:rPr>
        <w:tab/>
        <w:t xml:space="preserve">H. Lee, J. Park, H. Kim, and K.-J. Lee, "New Rule-Based Algorithm for Real-Time Detecting Sleep Apnea and Hypopnea Events Using a Nasal Pressure Signal," </w:t>
      </w:r>
      <w:r w:rsidRPr="00C94633">
        <w:rPr>
          <w:i/>
          <w:noProof/>
        </w:rPr>
        <w:t xml:space="preserve">Journal of Medical Systems, </w:t>
      </w:r>
      <w:r w:rsidRPr="00C94633">
        <w:rPr>
          <w:noProof/>
        </w:rPr>
        <w:t>vol. 40, no. 12, Dec 2016, Art. no. 282.</w:t>
      </w:r>
    </w:p>
    <w:p w14:paraId="6E063F99" w14:textId="77777777" w:rsidR="00C94633" w:rsidRPr="00C94633" w:rsidRDefault="00C94633" w:rsidP="00C94633">
      <w:pPr>
        <w:pStyle w:val="EndNoteBibliography"/>
        <w:ind w:left="720" w:hanging="720"/>
        <w:rPr>
          <w:noProof/>
        </w:rPr>
      </w:pPr>
      <w:r w:rsidRPr="00C94633">
        <w:rPr>
          <w:noProof/>
        </w:rPr>
        <w:t>[6]</w:t>
      </w:r>
      <w:r w:rsidRPr="00C94633">
        <w:rPr>
          <w:noProof/>
        </w:rPr>
        <w:tab/>
        <w:t xml:space="preserve">H. Nakano, T. Tanigawao, T. Furukawa, and S. Nishima, "Automatic detection of sleep-disordered breathing from a single-channel airflow record," </w:t>
      </w:r>
      <w:r w:rsidRPr="00C94633">
        <w:rPr>
          <w:i/>
          <w:noProof/>
        </w:rPr>
        <w:t xml:space="preserve">European Respiratory Journal, </w:t>
      </w:r>
      <w:r w:rsidRPr="00C94633">
        <w:rPr>
          <w:noProof/>
        </w:rPr>
        <w:t>vol. 29, no. 4, pp. 728-736, Apr 2007.</w:t>
      </w:r>
    </w:p>
    <w:p w14:paraId="0FF5B4B3" w14:textId="77777777" w:rsidR="00C94633" w:rsidRPr="00C94633" w:rsidRDefault="00C94633" w:rsidP="00C94633">
      <w:pPr>
        <w:pStyle w:val="EndNoteBibliography"/>
        <w:ind w:left="720" w:hanging="720"/>
        <w:rPr>
          <w:noProof/>
        </w:rPr>
      </w:pPr>
      <w:r w:rsidRPr="00C94633">
        <w:rPr>
          <w:noProof/>
        </w:rPr>
        <w:t>[7]</w:t>
      </w:r>
      <w:r w:rsidRPr="00C94633">
        <w:rPr>
          <w:noProof/>
        </w:rPr>
        <w:tab/>
        <w:t>D. W. Jung</w:t>
      </w:r>
      <w:r w:rsidRPr="00C94633">
        <w:rPr>
          <w:i/>
          <w:noProof/>
        </w:rPr>
        <w:t xml:space="preserve"> et al.</w:t>
      </w:r>
      <w:r w:rsidRPr="00C94633">
        <w:rPr>
          <w:noProof/>
        </w:rPr>
        <w:t xml:space="preserve">, "Real-Time Automatic Apneic Event Detection Using Nocturnal Pulse Oximetry," (in English), </w:t>
      </w:r>
      <w:r w:rsidRPr="00C94633">
        <w:rPr>
          <w:i/>
          <w:noProof/>
        </w:rPr>
        <w:t xml:space="preserve">Ieee Transactions on Biomedical Engineering, </w:t>
      </w:r>
      <w:r w:rsidRPr="00C94633">
        <w:rPr>
          <w:noProof/>
        </w:rPr>
        <w:t>Article vol. 65, no. 3, pp. 706-712, Mar 2018.</w:t>
      </w:r>
    </w:p>
    <w:p w14:paraId="1389A1DF" w14:textId="77777777" w:rsidR="00C94633" w:rsidRPr="00C94633" w:rsidRDefault="00C94633" w:rsidP="00C94633">
      <w:pPr>
        <w:pStyle w:val="EndNoteBibliography"/>
        <w:ind w:left="720" w:hanging="720"/>
        <w:rPr>
          <w:noProof/>
        </w:rPr>
      </w:pPr>
      <w:r w:rsidRPr="00C94633">
        <w:rPr>
          <w:noProof/>
        </w:rPr>
        <w:t>[8]</w:t>
      </w:r>
      <w:r w:rsidRPr="00C94633">
        <w:rPr>
          <w:noProof/>
        </w:rPr>
        <w:tab/>
        <w:t xml:space="preserve">J. Sola-Soler, J. Antonio Fiz, J. Morera, and R. Jane, "Multiclass classification of subjects with sleep apnoea-hypopnoea syndrome through snoring analysis," </w:t>
      </w:r>
      <w:r w:rsidRPr="00C94633">
        <w:rPr>
          <w:i/>
          <w:noProof/>
        </w:rPr>
        <w:t xml:space="preserve">Medical Engineering &amp; Physics, </w:t>
      </w:r>
      <w:r w:rsidRPr="00C94633">
        <w:rPr>
          <w:noProof/>
        </w:rPr>
        <w:t>vol. 34, no. 9, pp. 1213-1220, Nov 2012.</w:t>
      </w:r>
    </w:p>
    <w:p w14:paraId="27DA3459" w14:textId="77777777" w:rsidR="00C94633" w:rsidRPr="00C94633" w:rsidRDefault="00C94633" w:rsidP="00C94633">
      <w:pPr>
        <w:pStyle w:val="EndNoteBibliography"/>
        <w:ind w:left="720" w:hanging="720"/>
        <w:rPr>
          <w:noProof/>
        </w:rPr>
      </w:pPr>
      <w:r w:rsidRPr="00C94633">
        <w:rPr>
          <w:noProof/>
        </w:rPr>
        <w:t>[9]</w:t>
      </w:r>
      <w:r w:rsidRPr="00C94633">
        <w:rPr>
          <w:noProof/>
        </w:rPr>
        <w:tab/>
        <w:t xml:space="preserve">W. Huang, B. Guo, Y. Shen, and X. Tang, "A novel method to precisely detect apnea and hypopnea events by airflow and oximetry signals," </w:t>
      </w:r>
      <w:r w:rsidRPr="00C94633">
        <w:rPr>
          <w:i/>
          <w:noProof/>
        </w:rPr>
        <w:t xml:space="preserve">Computers in Biology and Medicine, </w:t>
      </w:r>
      <w:r w:rsidRPr="00C94633">
        <w:rPr>
          <w:noProof/>
        </w:rPr>
        <w:t>vol. 88, pp. 32-40, Sep 1 2017.</w:t>
      </w:r>
    </w:p>
    <w:p w14:paraId="48E530FF" w14:textId="77777777" w:rsidR="00C94633" w:rsidRPr="00C94633" w:rsidRDefault="00C94633" w:rsidP="00C94633">
      <w:pPr>
        <w:pStyle w:val="EndNoteBibliography"/>
        <w:ind w:left="720" w:hanging="720"/>
        <w:rPr>
          <w:noProof/>
        </w:rPr>
      </w:pPr>
      <w:r w:rsidRPr="00C94633">
        <w:rPr>
          <w:noProof/>
        </w:rPr>
        <w:t>[10]</w:t>
      </w:r>
      <w:r w:rsidRPr="00C94633">
        <w:rPr>
          <w:noProof/>
        </w:rPr>
        <w:tab/>
        <w:t xml:space="preserve">B. Xie and H. Minn, "Real-Time Sleep Apnea Detection by Classifier Combination," </w:t>
      </w:r>
      <w:r w:rsidRPr="00C94633">
        <w:rPr>
          <w:i/>
          <w:noProof/>
        </w:rPr>
        <w:t xml:space="preserve">IEEE Transactions on Information Technology in Biomedicine, </w:t>
      </w:r>
      <w:r w:rsidRPr="00C94633">
        <w:rPr>
          <w:noProof/>
        </w:rPr>
        <w:t>vol. 16, no. 3, pp. 469-477, 2012.</w:t>
      </w:r>
    </w:p>
    <w:p w14:paraId="26FC4B7A" w14:textId="77777777" w:rsidR="00C94633" w:rsidRPr="00C94633" w:rsidRDefault="00C94633" w:rsidP="00C94633">
      <w:pPr>
        <w:pStyle w:val="EndNoteBibliography"/>
        <w:ind w:left="720" w:hanging="720"/>
        <w:rPr>
          <w:noProof/>
        </w:rPr>
      </w:pPr>
      <w:r w:rsidRPr="00C94633">
        <w:rPr>
          <w:noProof/>
        </w:rPr>
        <w:t>[11]</w:t>
      </w:r>
      <w:r w:rsidRPr="00C94633">
        <w:rPr>
          <w:noProof/>
        </w:rPr>
        <w:tab/>
        <w:t xml:space="preserve">N. Hoa Dinh, B. A. Wilkins, Q. Cheng, and B. A. Benjamin, "An Online Sleep Apnea Detection Method Based on Recurrence Quantification Analysis," </w:t>
      </w:r>
      <w:r w:rsidRPr="00C94633">
        <w:rPr>
          <w:i/>
          <w:noProof/>
        </w:rPr>
        <w:t xml:space="preserve">Ieee Journal of Biomedical and Health Informatics, </w:t>
      </w:r>
      <w:r w:rsidRPr="00C94633">
        <w:rPr>
          <w:noProof/>
        </w:rPr>
        <w:t>vol. 18, no. 4, pp. 1285-1293, Jul 2014.</w:t>
      </w:r>
    </w:p>
    <w:p w14:paraId="0C75FE12" w14:textId="77777777" w:rsidR="00C94633" w:rsidRPr="00C94633" w:rsidRDefault="00C94633" w:rsidP="00C94633">
      <w:pPr>
        <w:pStyle w:val="EndNoteBibliography"/>
        <w:ind w:left="720" w:hanging="720"/>
        <w:rPr>
          <w:noProof/>
        </w:rPr>
      </w:pPr>
      <w:r w:rsidRPr="00C94633">
        <w:rPr>
          <w:noProof/>
        </w:rPr>
        <w:t>[12]</w:t>
      </w:r>
      <w:r w:rsidRPr="00C94633">
        <w:rPr>
          <w:noProof/>
        </w:rPr>
        <w:tab/>
        <w:t xml:space="preserve">D. W. Jung, S. H. Hwang, Y. J. Lee, D.-U. Jeong, and K. S. Park, "Apnea-Hypopnea Index Prediction Using Electrocardiogram Acquired During the Sleep-Onset Period," </w:t>
      </w:r>
      <w:r w:rsidRPr="00C94633">
        <w:rPr>
          <w:i/>
          <w:noProof/>
        </w:rPr>
        <w:t xml:space="preserve">Ieee Transactions on Biomedical Engineering, </w:t>
      </w:r>
      <w:r w:rsidRPr="00C94633">
        <w:rPr>
          <w:noProof/>
        </w:rPr>
        <w:t>vol. 64, no. 2, pp. 295-301, Feb 2017.</w:t>
      </w:r>
    </w:p>
    <w:p w14:paraId="2BEA020C" w14:textId="77777777" w:rsidR="00C94633" w:rsidRPr="00C94633" w:rsidRDefault="00C94633" w:rsidP="00C94633">
      <w:pPr>
        <w:pStyle w:val="EndNoteBibliography"/>
        <w:ind w:left="720" w:hanging="720"/>
        <w:rPr>
          <w:noProof/>
        </w:rPr>
      </w:pPr>
      <w:r w:rsidRPr="00C94633">
        <w:rPr>
          <w:noProof/>
        </w:rPr>
        <w:t>[13]</w:t>
      </w:r>
      <w:r w:rsidRPr="00C94633">
        <w:rPr>
          <w:noProof/>
        </w:rPr>
        <w:tab/>
        <w:t xml:space="preserve">O. Timus and E. Dogru Bolat, "k-NN-based classification of sleep apnea types using ECG," </w:t>
      </w:r>
      <w:r w:rsidRPr="00C94633">
        <w:rPr>
          <w:i/>
          <w:noProof/>
        </w:rPr>
        <w:t xml:space="preserve">Turkish Journal of Electrical Engineering and Computer Sciences, </w:t>
      </w:r>
      <w:r w:rsidRPr="00C94633">
        <w:rPr>
          <w:noProof/>
        </w:rPr>
        <w:t>vol. 25, no. 4, pp. 3008-3023, 2017 2017.</w:t>
      </w:r>
    </w:p>
    <w:p w14:paraId="57857E9B" w14:textId="3C4EF34F" w:rsidR="00C94633" w:rsidRPr="00C94633" w:rsidRDefault="00C94633" w:rsidP="00C94633">
      <w:pPr>
        <w:pStyle w:val="EndNoteBibliography"/>
        <w:ind w:left="720" w:hanging="720"/>
        <w:rPr>
          <w:noProof/>
        </w:rPr>
      </w:pPr>
      <w:r w:rsidRPr="00C94633">
        <w:rPr>
          <w:noProof/>
        </w:rPr>
        <w:t>[14]</w:t>
      </w:r>
      <w:r w:rsidRPr="00C94633">
        <w:rPr>
          <w:noProof/>
        </w:rPr>
        <w:tab/>
        <w:t xml:space="preserve">"St. Vincent's University Hospital University College Dublin Sleep Apnea Database," 2008. </w:t>
      </w:r>
      <w:hyperlink r:id="rId14" w:history="1">
        <w:r w:rsidRPr="00C94633">
          <w:rPr>
            <w:rStyle w:val="af4"/>
            <w:noProof/>
          </w:rPr>
          <w:t>http://physionet.org/pn3/ucddb/</w:t>
        </w:r>
      </w:hyperlink>
    </w:p>
    <w:p w14:paraId="724DAE59" w14:textId="77777777" w:rsidR="00C94633" w:rsidRPr="00C94633" w:rsidRDefault="00C94633" w:rsidP="00C94633">
      <w:pPr>
        <w:pStyle w:val="EndNoteBibliography"/>
        <w:ind w:left="720" w:hanging="720"/>
        <w:rPr>
          <w:noProof/>
        </w:rPr>
      </w:pPr>
      <w:r w:rsidRPr="00C94633">
        <w:rPr>
          <w:noProof/>
        </w:rPr>
        <w:t>[15]</w:t>
      </w:r>
      <w:r w:rsidRPr="00C94633">
        <w:rPr>
          <w:noProof/>
        </w:rPr>
        <w:tab/>
        <w:t>A. L. Goldberger</w:t>
      </w:r>
      <w:r w:rsidRPr="00C94633">
        <w:rPr>
          <w:i/>
          <w:noProof/>
        </w:rPr>
        <w:t xml:space="preserve"> et al.</w:t>
      </w:r>
      <w:r w:rsidRPr="00C94633">
        <w:rPr>
          <w:noProof/>
        </w:rPr>
        <w:t xml:space="preserve">, "PhysioBank, PhysioToolkit, and PhysioNet - Components of a new research resource for complex physiologic signals," </w:t>
      </w:r>
      <w:r w:rsidRPr="00C94633">
        <w:rPr>
          <w:i/>
          <w:noProof/>
        </w:rPr>
        <w:t xml:space="preserve">Circulation, </w:t>
      </w:r>
      <w:r w:rsidRPr="00C94633">
        <w:rPr>
          <w:noProof/>
        </w:rPr>
        <w:t>vol. 101, no. 23, pp. E215-E220, Jun 13 2000.</w:t>
      </w:r>
    </w:p>
    <w:p w14:paraId="0ED0C676" w14:textId="77777777" w:rsidR="00C94633" w:rsidRPr="00C94633" w:rsidRDefault="00C94633" w:rsidP="00C94633">
      <w:pPr>
        <w:pStyle w:val="EndNoteBibliography"/>
        <w:ind w:left="720" w:hanging="720"/>
        <w:rPr>
          <w:noProof/>
        </w:rPr>
      </w:pPr>
      <w:r w:rsidRPr="00C94633">
        <w:rPr>
          <w:noProof/>
        </w:rPr>
        <w:t>[16]</w:t>
      </w:r>
      <w:r w:rsidRPr="00C94633">
        <w:rPr>
          <w:noProof/>
        </w:rPr>
        <w:tab/>
        <w:t>R. Berry</w:t>
      </w:r>
      <w:r w:rsidRPr="00C94633">
        <w:rPr>
          <w:i/>
          <w:noProof/>
        </w:rPr>
        <w:t xml:space="preserve"> et al.</w:t>
      </w:r>
      <w:r w:rsidRPr="00C94633">
        <w:rPr>
          <w:noProof/>
        </w:rPr>
        <w:t xml:space="preserve">, "Rules for scoring respiratory events in sleep: update of the 2007 AASM </w:t>
      </w:r>
      <w:r w:rsidRPr="00C94633">
        <w:rPr>
          <w:noProof/>
        </w:rPr>
        <w:lastRenderedPageBreak/>
        <w:t xml:space="preserve">Manual for the Scoring of Sleep and Associated Events. Deliberations of the Sleep Apnea Definitions Task Force of the American Academy of Sleep Medicine," (in eng), </w:t>
      </w:r>
      <w:r w:rsidRPr="00C94633">
        <w:rPr>
          <w:i/>
          <w:noProof/>
        </w:rPr>
        <w:t xml:space="preserve">J Clin Sleep Med, </w:t>
      </w:r>
      <w:r w:rsidRPr="00C94633">
        <w:rPr>
          <w:noProof/>
        </w:rPr>
        <w:t>vol. 8, no. 5, pp. 597-619, 2012.</w:t>
      </w:r>
    </w:p>
    <w:p w14:paraId="0E1F66E1" w14:textId="77777777" w:rsidR="00C94633" w:rsidRPr="00C94633" w:rsidRDefault="00C94633" w:rsidP="00C94633">
      <w:pPr>
        <w:pStyle w:val="EndNoteBibliography"/>
        <w:ind w:left="720" w:hanging="720"/>
        <w:rPr>
          <w:noProof/>
        </w:rPr>
      </w:pPr>
      <w:r w:rsidRPr="00C94633">
        <w:rPr>
          <w:noProof/>
        </w:rPr>
        <w:t>[17]</w:t>
      </w:r>
      <w:r w:rsidRPr="00C94633">
        <w:rPr>
          <w:noProof/>
        </w:rPr>
        <w:tab/>
        <w:t xml:space="preserve">A. Qureshi, R. D. Ballard, and H. S. Nelson, "Obstructive sleep apnea," </w:t>
      </w:r>
      <w:r w:rsidRPr="00C94633">
        <w:rPr>
          <w:i/>
          <w:noProof/>
        </w:rPr>
        <w:t xml:space="preserve">Journal of Allergy and Clinical Immunology, </w:t>
      </w:r>
      <w:r w:rsidRPr="00C94633">
        <w:rPr>
          <w:noProof/>
        </w:rPr>
        <w:t>vol. 112, no. 4, pp. 643-651, 2003/10/01/ 2003.</w:t>
      </w:r>
    </w:p>
    <w:p w14:paraId="24F6004E" w14:textId="77777777" w:rsidR="00C94633" w:rsidRPr="00C94633" w:rsidRDefault="00C94633" w:rsidP="00C94633">
      <w:pPr>
        <w:pStyle w:val="EndNoteBibliography"/>
        <w:ind w:left="720" w:hanging="720"/>
        <w:rPr>
          <w:noProof/>
        </w:rPr>
      </w:pPr>
      <w:r w:rsidRPr="00C94633">
        <w:rPr>
          <w:noProof/>
        </w:rPr>
        <w:t>[18]</w:t>
      </w:r>
      <w:r w:rsidRPr="00C94633">
        <w:rPr>
          <w:noProof/>
        </w:rPr>
        <w:tab/>
        <w:t xml:space="preserve">N. Selvaraj, R. Narasimhan, and Ieee, "Detection of Sleep Apnea on a Per-Second Basis Using Respiratory Signals," in </w:t>
      </w:r>
      <w:r w:rsidRPr="00C94633">
        <w:rPr>
          <w:i/>
          <w:noProof/>
        </w:rPr>
        <w:t>2013 35th Annual International Conference of the Ieee Engineering in Medicine and Biology Society</w:t>
      </w:r>
      <w:r w:rsidRPr="00C94633">
        <w:rPr>
          <w:noProof/>
        </w:rPr>
        <w:t>(IEEE Engineering in Medicine and Biology Society Conference Proceedings, 2013, pp. 2124-2127.</w:t>
      </w:r>
    </w:p>
    <w:p w14:paraId="29A74B67" w14:textId="77777777" w:rsidR="00C94633" w:rsidRPr="00C94633" w:rsidRDefault="00C94633" w:rsidP="00C94633">
      <w:pPr>
        <w:pStyle w:val="EndNoteBibliography"/>
        <w:ind w:left="720" w:hanging="720"/>
        <w:rPr>
          <w:noProof/>
        </w:rPr>
      </w:pPr>
      <w:r w:rsidRPr="00C94633">
        <w:rPr>
          <w:noProof/>
        </w:rPr>
        <w:t>[19]</w:t>
      </w:r>
      <w:r w:rsidRPr="00C94633">
        <w:rPr>
          <w:noProof/>
        </w:rPr>
        <w:tab/>
        <w:t xml:space="preserve">L. G. Olson, A. Ambrogetti, and S. G. Gyulay, "Prediction of sleep-disordered breathing by unattended overnight oximetry," (in English), </w:t>
      </w:r>
      <w:r w:rsidRPr="00C94633">
        <w:rPr>
          <w:i/>
          <w:noProof/>
        </w:rPr>
        <w:t xml:space="preserve">Journal of Sleep Research, </w:t>
      </w:r>
      <w:r w:rsidRPr="00C94633">
        <w:rPr>
          <w:noProof/>
        </w:rPr>
        <w:t>Article vol. 8, no. 1, pp. 51-55, Mar 1999.</w:t>
      </w:r>
    </w:p>
    <w:p w14:paraId="6311DEA8" w14:textId="77777777" w:rsidR="00C94633" w:rsidRPr="00C94633" w:rsidRDefault="00C94633" w:rsidP="00C94633">
      <w:pPr>
        <w:pStyle w:val="EndNoteBibliography"/>
        <w:ind w:left="720" w:hanging="720"/>
        <w:rPr>
          <w:noProof/>
        </w:rPr>
      </w:pPr>
      <w:r w:rsidRPr="00C94633">
        <w:rPr>
          <w:noProof/>
        </w:rPr>
        <w:t>[20]</w:t>
      </w:r>
      <w:r w:rsidRPr="00C94633">
        <w:rPr>
          <w:noProof/>
        </w:rPr>
        <w:tab/>
        <w:t>U. J. Magalang</w:t>
      </w:r>
      <w:r w:rsidRPr="00C94633">
        <w:rPr>
          <w:i/>
          <w:noProof/>
        </w:rPr>
        <w:t xml:space="preserve"> et al.</w:t>
      </w:r>
      <w:r w:rsidRPr="00C94633">
        <w:rPr>
          <w:noProof/>
        </w:rPr>
        <w:t xml:space="preserve">, "Prediction of the apnea-hypopnea index from overnight pulse oximetry," </w:t>
      </w:r>
      <w:r w:rsidRPr="00C94633">
        <w:rPr>
          <w:i/>
          <w:noProof/>
        </w:rPr>
        <w:t xml:space="preserve">Chest, </w:t>
      </w:r>
      <w:r w:rsidRPr="00C94633">
        <w:rPr>
          <w:noProof/>
        </w:rPr>
        <w:t>vol. 124, no. 5, pp. 1694-1701, Nov 2003.</w:t>
      </w:r>
    </w:p>
    <w:p w14:paraId="0015F670" w14:textId="51487087" w:rsidR="00310DE6" w:rsidRDefault="009A2410">
      <w:r>
        <w:fldChar w:fldCharType="end"/>
      </w:r>
    </w:p>
    <w:sectPr w:rsidR="00310DE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701E75" w14:textId="77777777" w:rsidR="00541D23" w:rsidRDefault="00541D23" w:rsidP="00212556">
      <w:r>
        <w:separator/>
      </w:r>
    </w:p>
  </w:endnote>
  <w:endnote w:type="continuationSeparator" w:id="0">
    <w:p w14:paraId="3713702A" w14:textId="77777777" w:rsidR="00541D23" w:rsidRDefault="00541D23" w:rsidP="002125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169FB6" w14:textId="77777777" w:rsidR="00541D23" w:rsidRDefault="00541D23" w:rsidP="00212556">
      <w:r>
        <w:separator/>
      </w:r>
    </w:p>
  </w:footnote>
  <w:footnote w:type="continuationSeparator" w:id="0">
    <w:p w14:paraId="5FC1AE00" w14:textId="77777777" w:rsidR="00541D23" w:rsidRDefault="00541D23" w:rsidP="0021255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12&lt;/item&gt;&lt;item&gt;13&lt;/item&gt;&lt;item&gt;14&lt;/item&gt;&lt;item&gt;15&lt;/item&gt;&lt;item&gt;16&lt;/item&gt;&lt;item&gt;17&lt;/item&gt;&lt;item&gt;18&lt;/item&gt;&lt;item&gt;19&lt;/item&gt;&lt;item&gt;20&lt;/item&gt;&lt;item&gt;2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70CF7"/>
    <w:rsid w:val="000002C6"/>
    <w:rsid w:val="0000120D"/>
    <w:rsid w:val="00005081"/>
    <w:rsid w:val="00005389"/>
    <w:rsid w:val="000072CF"/>
    <w:rsid w:val="00007B9D"/>
    <w:rsid w:val="00010992"/>
    <w:rsid w:val="00013E16"/>
    <w:rsid w:val="00022DE8"/>
    <w:rsid w:val="00024EE0"/>
    <w:rsid w:val="00027AE6"/>
    <w:rsid w:val="00035134"/>
    <w:rsid w:val="0003623F"/>
    <w:rsid w:val="000455C2"/>
    <w:rsid w:val="00047511"/>
    <w:rsid w:val="00060755"/>
    <w:rsid w:val="000643C0"/>
    <w:rsid w:val="00064BA4"/>
    <w:rsid w:val="0006577F"/>
    <w:rsid w:val="0007111E"/>
    <w:rsid w:val="00071721"/>
    <w:rsid w:val="000723DF"/>
    <w:rsid w:val="00077194"/>
    <w:rsid w:val="000837C2"/>
    <w:rsid w:val="00095EF8"/>
    <w:rsid w:val="000A16FE"/>
    <w:rsid w:val="000A2D3B"/>
    <w:rsid w:val="000B1864"/>
    <w:rsid w:val="000B2926"/>
    <w:rsid w:val="000B6061"/>
    <w:rsid w:val="000B78D5"/>
    <w:rsid w:val="000C144C"/>
    <w:rsid w:val="000C1FD6"/>
    <w:rsid w:val="000C5B4B"/>
    <w:rsid w:val="000C7A68"/>
    <w:rsid w:val="000D1488"/>
    <w:rsid w:val="000D57E1"/>
    <w:rsid w:val="000E4B71"/>
    <w:rsid w:val="000F1F0C"/>
    <w:rsid w:val="000F6E05"/>
    <w:rsid w:val="0010186F"/>
    <w:rsid w:val="00106351"/>
    <w:rsid w:val="00110255"/>
    <w:rsid w:val="00110CDD"/>
    <w:rsid w:val="001143F3"/>
    <w:rsid w:val="00114ED9"/>
    <w:rsid w:val="001154C6"/>
    <w:rsid w:val="0012030A"/>
    <w:rsid w:val="001248EE"/>
    <w:rsid w:val="001310CE"/>
    <w:rsid w:val="00134B46"/>
    <w:rsid w:val="001372E3"/>
    <w:rsid w:val="00140521"/>
    <w:rsid w:val="001576E2"/>
    <w:rsid w:val="00163DDE"/>
    <w:rsid w:val="001643DD"/>
    <w:rsid w:val="00172F63"/>
    <w:rsid w:val="0017490F"/>
    <w:rsid w:val="00175F29"/>
    <w:rsid w:val="00176E0E"/>
    <w:rsid w:val="0018106A"/>
    <w:rsid w:val="00187EA8"/>
    <w:rsid w:val="001914E3"/>
    <w:rsid w:val="00191673"/>
    <w:rsid w:val="0019210E"/>
    <w:rsid w:val="00195884"/>
    <w:rsid w:val="0019591B"/>
    <w:rsid w:val="00197D1A"/>
    <w:rsid w:val="001A0D94"/>
    <w:rsid w:val="001A4AB1"/>
    <w:rsid w:val="001A5098"/>
    <w:rsid w:val="001A71FE"/>
    <w:rsid w:val="001A752A"/>
    <w:rsid w:val="001B3937"/>
    <w:rsid w:val="001B4FAA"/>
    <w:rsid w:val="001C0F00"/>
    <w:rsid w:val="001C48C1"/>
    <w:rsid w:val="001C4D2A"/>
    <w:rsid w:val="001D0593"/>
    <w:rsid w:val="001D5126"/>
    <w:rsid w:val="001D7183"/>
    <w:rsid w:val="001E71D2"/>
    <w:rsid w:val="001E7985"/>
    <w:rsid w:val="001F1C16"/>
    <w:rsid w:val="001F273F"/>
    <w:rsid w:val="001F6AC3"/>
    <w:rsid w:val="001F7325"/>
    <w:rsid w:val="0020396A"/>
    <w:rsid w:val="00205719"/>
    <w:rsid w:val="00206ED0"/>
    <w:rsid w:val="00212556"/>
    <w:rsid w:val="00212D65"/>
    <w:rsid w:val="00215236"/>
    <w:rsid w:val="00216F09"/>
    <w:rsid w:val="002200A7"/>
    <w:rsid w:val="00221ED3"/>
    <w:rsid w:val="00224B3D"/>
    <w:rsid w:val="002272BF"/>
    <w:rsid w:val="002278CA"/>
    <w:rsid w:val="00236580"/>
    <w:rsid w:val="002450E1"/>
    <w:rsid w:val="00246C0A"/>
    <w:rsid w:val="002603EC"/>
    <w:rsid w:val="00262AD1"/>
    <w:rsid w:val="002644A1"/>
    <w:rsid w:val="002648A9"/>
    <w:rsid w:val="00264D17"/>
    <w:rsid w:val="00265378"/>
    <w:rsid w:val="00267483"/>
    <w:rsid w:val="00270CF7"/>
    <w:rsid w:val="00276199"/>
    <w:rsid w:val="002833AA"/>
    <w:rsid w:val="00284DC7"/>
    <w:rsid w:val="00294A73"/>
    <w:rsid w:val="002A103D"/>
    <w:rsid w:val="002A196D"/>
    <w:rsid w:val="002A30A8"/>
    <w:rsid w:val="002A6AE7"/>
    <w:rsid w:val="002A78BC"/>
    <w:rsid w:val="002D2DCD"/>
    <w:rsid w:val="002D5793"/>
    <w:rsid w:val="002E3840"/>
    <w:rsid w:val="002F02D0"/>
    <w:rsid w:val="002F0D8E"/>
    <w:rsid w:val="002F146F"/>
    <w:rsid w:val="002F2F03"/>
    <w:rsid w:val="0030008E"/>
    <w:rsid w:val="00310DE6"/>
    <w:rsid w:val="00310FCE"/>
    <w:rsid w:val="003128D3"/>
    <w:rsid w:val="003164A5"/>
    <w:rsid w:val="00322DB9"/>
    <w:rsid w:val="00326415"/>
    <w:rsid w:val="003311A7"/>
    <w:rsid w:val="00335F56"/>
    <w:rsid w:val="0034083D"/>
    <w:rsid w:val="00347133"/>
    <w:rsid w:val="00350626"/>
    <w:rsid w:val="003524DC"/>
    <w:rsid w:val="003563B3"/>
    <w:rsid w:val="0035688A"/>
    <w:rsid w:val="00356A24"/>
    <w:rsid w:val="003709D4"/>
    <w:rsid w:val="00373D51"/>
    <w:rsid w:val="00374B14"/>
    <w:rsid w:val="0038068F"/>
    <w:rsid w:val="00381061"/>
    <w:rsid w:val="00381A9C"/>
    <w:rsid w:val="003857E8"/>
    <w:rsid w:val="0039059F"/>
    <w:rsid w:val="00392944"/>
    <w:rsid w:val="00393C98"/>
    <w:rsid w:val="00395338"/>
    <w:rsid w:val="003A4ADE"/>
    <w:rsid w:val="003A67C1"/>
    <w:rsid w:val="003A6A26"/>
    <w:rsid w:val="003B07A1"/>
    <w:rsid w:val="003B3CEE"/>
    <w:rsid w:val="003B4EE6"/>
    <w:rsid w:val="003C216D"/>
    <w:rsid w:val="003C5026"/>
    <w:rsid w:val="003C7CDC"/>
    <w:rsid w:val="003D10EE"/>
    <w:rsid w:val="003D5152"/>
    <w:rsid w:val="003D5265"/>
    <w:rsid w:val="003D5379"/>
    <w:rsid w:val="003D7A16"/>
    <w:rsid w:val="003E1E2E"/>
    <w:rsid w:val="003E2D27"/>
    <w:rsid w:val="003E4937"/>
    <w:rsid w:val="003E5245"/>
    <w:rsid w:val="003F4F21"/>
    <w:rsid w:val="003F70AE"/>
    <w:rsid w:val="00403590"/>
    <w:rsid w:val="00412489"/>
    <w:rsid w:val="00415A3F"/>
    <w:rsid w:val="0041724B"/>
    <w:rsid w:val="00422394"/>
    <w:rsid w:val="00424112"/>
    <w:rsid w:val="00424B74"/>
    <w:rsid w:val="00426137"/>
    <w:rsid w:val="00431621"/>
    <w:rsid w:val="00436AA2"/>
    <w:rsid w:val="0043760C"/>
    <w:rsid w:val="00440869"/>
    <w:rsid w:val="00451D27"/>
    <w:rsid w:val="00453AC7"/>
    <w:rsid w:val="00454ECD"/>
    <w:rsid w:val="00457E3E"/>
    <w:rsid w:val="004756B1"/>
    <w:rsid w:val="00477522"/>
    <w:rsid w:val="0048345B"/>
    <w:rsid w:val="004844C5"/>
    <w:rsid w:val="00484775"/>
    <w:rsid w:val="004855FA"/>
    <w:rsid w:val="00485B1B"/>
    <w:rsid w:val="004936D7"/>
    <w:rsid w:val="004962C2"/>
    <w:rsid w:val="004A1F9F"/>
    <w:rsid w:val="004A7B8D"/>
    <w:rsid w:val="004B524F"/>
    <w:rsid w:val="004B54C4"/>
    <w:rsid w:val="004B7B5F"/>
    <w:rsid w:val="004C1C65"/>
    <w:rsid w:val="004C6969"/>
    <w:rsid w:val="004D5D0F"/>
    <w:rsid w:val="004D66AC"/>
    <w:rsid w:val="004E3AF3"/>
    <w:rsid w:val="004E4D68"/>
    <w:rsid w:val="004E6BB1"/>
    <w:rsid w:val="00505121"/>
    <w:rsid w:val="00507712"/>
    <w:rsid w:val="00513E17"/>
    <w:rsid w:val="005147C6"/>
    <w:rsid w:val="0051527A"/>
    <w:rsid w:val="00515957"/>
    <w:rsid w:val="0052503D"/>
    <w:rsid w:val="00527C64"/>
    <w:rsid w:val="00531E72"/>
    <w:rsid w:val="0053735E"/>
    <w:rsid w:val="005373F9"/>
    <w:rsid w:val="00541D23"/>
    <w:rsid w:val="00542304"/>
    <w:rsid w:val="005554F0"/>
    <w:rsid w:val="005555BD"/>
    <w:rsid w:val="00555C91"/>
    <w:rsid w:val="00557289"/>
    <w:rsid w:val="00560E93"/>
    <w:rsid w:val="0056457A"/>
    <w:rsid w:val="0056570E"/>
    <w:rsid w:val="00566EE6"/>
    <w:rsid w:val="00587828"/>
    <w:rsid w:val="00590486"/>
    <w:rsid w:val="00592FEF"/>
    <w:rsid w:val="00596FFE"/>
    <w:rsid w:val="00597131"/>
    <w:rsid w:val="00597550"/>
    <w:rsid w:val="005A0DAB"/>
    <w:rsid w:val="005A36D0"/>
    <w:rsid w:val="005B1F15"/>
    <w:rsid w:val="005B3CDD"/>
    <w:rsid w:val="005C12A7"/>
    <w:rsid w:val="005C4288"/>
    <w:rsid w:val="005D025C"/>
    <w:rsid w:val="005D1E41"/>
    <w:rsid w:val="005D1EBF"/>
    <w:rsid w:val="005D39C5"/>
    <w:rsid w:val="005D53E6"/>
    <w:rsid w:val="005D64FE"/>
    <w:rsid w:val="005D74F8"/>
    <w:rsid w:val="005E68BF"/>
    <w:rsid w:val="005F15F4"/>
    <w:rsid w:val="005F2A62"/>
    <w:rsid w:val="005F5940"/>
    <w:rsid w:val="00600485"/>
    <w:rsid w:val="0060331F"/>
    <w:rsid w:val="00603D87"/>
    <w:rsid w:val="00611B67"/>
    <w:rsid w:val="00615F51"/>
    <w:rsid w:val="006213E7"/>
    <w:rsid w:val="00626163"/>
    <w:rsid w:val="00630486"/>
    <w:rsid w:val="0063652B"/>
    <w:rsid w:val="006403B5"/>
    <w:rsid w:val="00640BF1"/>
    <w:rsid w:val="00640F4D"/>
    <w:rsid w:val="006437EF"/>
    <w:rsid w:val="00645393"/>
    <w:rsid w:val="006526E1"/>
    <w:rsid w:val="00660814"/>
    <w:rsid w:val="00663BCE"/>
    <w:rsid w:val="00664DF2"/>
    <w:rsid w:val="00665351"/>
    <w:rsid w:val="006670D1"/>
    <w:rsid w:val="00667899"/>
    <w:rsid w:val="00672AE5"/>
    <w:rsid w:val="006771B1"/>
    <w:rsid w:val="0068073A"/>
    <w:rsid w:val="00687965"/>
    <w:rsid w:val="00687BCF"/>
    <w:rsid w:val="00692441"/>
    <w:rsid w:val="00692EE8"/>
    <w:rsid w:val="006942C7"/>
    <w:rsid w:val="0069539B"/>
    <w:rsid w:val="0069603C"/>
    <w:rsid w:val="006A2853"/>
    <w:rsid w:val="006A33B3"/>
    <w:rsid w:val="006A5E68"/>
    <w:rsid w:val="006A6189"/>
    <w:rsid w:val="006B2FA0"/>
    <w:rsid w:val="006B78D8"/>
    <w:rsid w:val="006C3D99"/>
    <w:rsid w:val="006C6E54"/>
    <w:rsid w:val="006D5E2D"/>
    <w:rsid w:val="006D6E50"/>
    <w:rsid w:val="006E23DC"/>
    <w:rsid w:val="006E3F27"/>
    <w:rsid w:val="006E5419"/>
    <w:rsid w:val="006E6CC6"/>
    <w:rsid w:val="006F2327"/>
    <w:rsid w:val="006F59A5"/>
    <w:rsid w:val="0070577E"/>
    <w:rsid w:val="00712B17"/>
    <w:rsid w:val="00713877"/>
    <w:rsid w:val="0071524C"/>
    <w:rsid w:val="0072180B"/>
    <w:rsid w:val="0072643C"/>
    <w:rsid w:val="00726ADA"/>
    <w:rsid w:val="0073121A"/>
    <w:rsid w:val="00737648"/>
    <w:rsid w:val="0074662D"/>
    <w:rsid w:val="00750CD9"/>
    <w:rsid w:val="0075282D"/>
    <w:rsid w:val="007562A8"/>
    <w:rsid w:val="007631CA"/>
    <w:rsid w:val="007632C0"/>
    <w:rsid w:val="00765800"/>
    <w:rsid w:val="007670B3"/>
    <w:rsid w:val="00767102"/>
    <w:rsid w:val="00767999"/>
    <w:rsid w:val="007740FE"/>
    <w:rsid w:val="007742A6"/>
    <w:rsid w:val="007774FC"/>
    <w:rsid w:val="00787BE1"/>
    <w:rsid w:val="007903EB"/>
    <w:rsid w:val="007916DC"/>
    <w:rsid w:val="007921D9"/>
    <w:rsid w:val="0079408F"/>
    <w:rsid w:val="00794D8A"/>
    <w:rsid w:val="00795151"/>
    <w:rsid w:val="00796615"/>
    <w:rsid w:val="007A39EA"/>
    <w:rsid w:val="007A73AC"/>
    <w:rsid w:val="007B1C60"/>
    <w:rsid w:val="007B4FF3"/>
    <w:rsid w:val="007B574C"/>
    <w:rsid w:val="007C42A7"/>
    <w:rsid w:val="007C7A32"/>
    <w:rsid w:val="007D3DF7"/>
    <w:rsid w:val="007E1C56"/>
    <w:rsid w:val="007E1D4C"/>
    <w:rsid w:val="007F22C8"/>
    <w:rsid w:val="007F5AD0"/>
    <w:rsid w:val="007F6126"/>
    <w:rsid w:val="007F7D94"/>
    <w:rsid w:val="007F7DDC"/>
    <w:rsid w:val="0080070A"/>
    <w:rsid w:val="008112C4"/>
    <w:rsid w:val="00814062"/>
    <w:rsid w:val="00814198"/>
    <w:rsid w:val="0082085E"/>
    <w:rsid w:val="00821120"/>
    <w:rsid w:val="00822314"/>
    <w:rsid w:val="00823ACB"/>
    <w:rsid w:val="00823EC0"/>
    <w:rsid w:val="00826CFE"/>
    <w:rsid w:val="00830941"/>
    <w:rsid w:val="00832FD5"/>
    <w:rsid w:val="00835B5A"/>
    <w:rsid w:val="00842DE5"/>
    <w:rsid w:val="00842E21"/>
    <w:rsid w:val="00844FFB"/>
    <w:rsid w:val="00845ED6"/>
    <w:rsid w:val="0085699B"/>
    <w:rsid w:val="008613FC"/>
    <w:rsid w:val="00862B60"/>
    <w:rsid w:val="00863356"/>
    <w:rsid w:val="0086362C"/>
    <w:rsid w:val="0086369E"/>
    <w:rsid w:val="00864974"/>
    <w:rsid w:val="00876A76"/>
    <w:rsid w:val="00876B85"/>
    <w:rsid w:val="00877951"/>
    <w:rsid w:val="00880A2E"/>
    <w:rsid w:val="008846F5"/>
    <w:rsid w:val="00886504"/>
    <w:rsid w:val="00887181"/>
    <w:rsid w:val="0088768C"/>
    <w:rsid w:val="008A0936"/>
    <w:rsid w:val="008C2B9D"/>
    <w:rsid w:val="008C49F2"/>
    <w:rsid w:val="008D0C01"/>
    <w:rsid w:val="008D18B5"/>
    <w:rsid w:val="008D35A1"/>
    <w:rsid w:val="008D3739"/>
    <w:rsid w:val="008E0B9B"/>
    <w:rsid w:val="008E14E9"/>
    <w:rsid w:val="008F2052"/>
    <w:rsid w:val="008F4F65"/>
    <w:rsid w:val="008F680B"/>
    <w:rsid w:val="008F6A8F"/>
    <w:rsid w:val="00900463"/>
    <w:rsid w:val="00905C3B"/>
    <w:rsid w:val="00907677"/>
    <w:rsid w:val="0090795B"/>
    <w:rsid w:val="00907A89"/>
    <w:rsid w:val="00912424"/>
    <w:rsid w:val="009145F1"/>
    <w:rsid w:val="00915594"/>
    <w:rsid w:val="00915CCC"/>
    <w:rsid w:val="009225D2"/>
    <w:rsid w:val="00922D9E"/>
    <w:rsid w:val="00925A67"/>
    <w:rsid w:val="009265E3"/>
    <w:rsid w:val="00931312"/>
    <w:rsid w:val="00934634"/>
    <w:rsid w:val="00944CD9"/>
    <w:rsid w:val="009451EA"/>
    <w:rsid w:val="00954002"/>
    <w:rsid w:val="00954351"/>
    <w:rsid w:val="00955D0A"/>
    <w:rsid w:val="00962718"/>
    <w:rsid w:val="00965715"/>
    <w:rsid w:val="0097036F"/>
    <w:rsid w:val="00970EB3"/>
    <w:rsid w:val="00973B8B"/>
    <w:rsid w:val="00976F56"/>
    <w:rsid w:val="00980E69"/>
    <w:rsid w:val="00984CFE"/>
    <w:rsid w:val="00986A1B"/>
    <w:rsid w:val="00990ACF"/>
    <w:rsid w:val="00991E30"/>
    <w:rsid w:val="00992469"/>
    <w:rsid w:val="00993676"/>
    <w:rsid w:val="009A2410"/>
    <w:rsid w:val="009A52AE"/>
    <w:rsid w:val="009B6D6C"/>
    <w:rsid w:val="009C00E2"/>
    <w:rsid w:val="009C3368"/>
    <w:rsid w:val="009C5004"/>
    <w:rsid w:val="009C71F6"/>
    <w:rsid w:val="009D19DA"/>
    <w:rsid w:val="009D259C"/>
    <w:rsid w:val="009D6F56"/>
    <w:rsid w:val="009E6B88"/>
    <w:rsid w:val="009F56B2"/>
    <w:rsid w:val="00A007A9"/>
    <w:rsid w:val="00A04B61"/>
    <w:rsid w:val="00A101E7"/>
    <w:rsid w:val="00A10864"/>
    <w:rsid w:val="00A1235C"/>
    <w:rsid w:val="00A1413E"/>
    <w:rsid w:val="00A14739"/>
    <w:rsid w:val="00A17D69"/>
    <w:rsid w:val="00A2058F"/>
    <w:rsid w:val="00A22C9A"/>
    <w:rsid w:val="00A22D6E"/>
    <w:rsid w:val="00A236BE"/>
    <w:rsid w:val="00A275C4"/>
    <w:rsid w:val="00A27B91"/>
    <w:rsid w:val="00A33B98"/>
    <w:rsid w:val="00A420C2"/>
    <w:rsid w:val="00A42CB5"/>
    <w:rsid w:val="00A474F0"/>
    <w:rsid w:val="00A5436D"/>
    <w:rsid w:val="00A61D4E"/>
    <w:rsid w:val="00A63BB3"/>
    <w:rsid w:val="00A66CC7"/>
    <w:rsid w:val="00A707E5"/>
    <w:rsid w:val="00A70AD3"/>
    <w:rsid w:val="00A83EA6"/>
    <w:rsid w:val="00A86349"/>
    <w:rsid w:val="00A865DA"/>
    <w:rsid w:val="00A86AE5"/>
    <w:rsid w:val="00A86E74"/>
    <w:rsid w:val="00A9164C"/>
    <w:rsid w:val="00A93FEF"/>
    <w:rsid w:val="00AA0910"/>
    <w:rsid w:val="00AA2468"/>
    <w:rsid w:val="00AA5736"/>
    <w:rsid w:val="00AC48BE"/>
    <w:rsid w:val="00AD3567"/>
    <w:rsid w:val="00AD656D"/>
    <w:rsid w:val="00AE0B26"/>
    <w:rsid w:val="00AE20B3"/>
    <w:rsid w:val="00AF30F8"/>
    <w:rsid w:val="00AF427E"/>
    <w:rsid w:val="00B0025E"/>
    <w:rsid w:val="00B04C94"/>
    <w:rsid w:val="00B05301"/>
    <w:rsid w:val="00B053B6"/>
    <w:rsid w:val="00B1171C"/>
    <w:rsid w:val="00B13D00"/>
    <w:rsid w:val="00B14452"/>
    <w:rsid w:val="00B20F02"/>
    <w:rsid w:val="00B253E3"/>
    <w:rsid w:val="00B26E6C"/>
    <w:rsid w:val="00B26FB8"/>
    <w:rsid w:val="00B310EE"/>
    <w:rsid w:val="00B36836"/>
    <w:rsid w:val="00B3718B"/>
    <w:rsid w:val="00B3796E"/>
    <w:rsid w:val="00B415C2"/>
    <w:rsid w:val="00B417B9"/>
    <w:rsid w:val="00B44E9B"/>
    <w:rsid w:val="00B46A42"/>
    <w:rsid w:val="00B508D3"/>
    <w:rsid w:val="00B50FA0"/>
    <w:rsid w:val="00B60AC4"/>
    <w:rsid w:val="00B632FB"/>
    <w:rsid w:val="00B63D17"/>
    <w:rsid w:val="00B64FB5"/>
    <w:rsid w:val="00B654D7"/>
    <w:rsid w:val="00B67B72"/>
    <w:rsid w:val="00B7073B"/>
    <w:rsid w:val="00B70D88"/>
    <w:rsid w:val="00B70E54"/>
    <w:rsid w:val="00B77397"/>
    <w:rsid w:val="00B77983"/>
    <w:rsid w:val="00B822FB"/>
    <w:rsid w:val="00B83673"/>
    <w:rsid w:val="00B8612D"/>
    <w:rsid w:val="00B86554"/>
    <w:rsid w:val="00B900C2"/>
    <w:rsid w:val="00B97BFB"/>
    <w:rsid w:val="00BA0479"/>
    <w:rsid w:val="00BA4CA4"/>
    <w:rsid w:val="00BA6F4F"/>
    <w:rsid w:val="00BB37A6"/>
    <w:rsid w:val="00BB4B1B"/>
    <w:rsid w:val="00BB6C17"/>
    <w:rsid w:val="00BC080F"/>
    <w:rsid w:val="00BC104A"/>
    <w:rsid w:val="00BC325D"/>
    <w:rsid w:val="00BC3D13"/>
    <w:rsid w:val="00BD0367"/>
    <w:rsid w:val="00BD10CC"/>
    <w:rsid w:val="00BD199F"/>
    <w:rsid w:val="00BD2170"/>
    <w:rsid w:val="00BE1CA2"/>
    <w:rsid w:val="00BE5A0D"/>
    <w:rsid w:val="00BF292D"/>
    <w:rsid w:val="00BF3C2D"/>
    <w:rsid w:val="00C016DC"/>
    <w:rsid w:val="00C21DC9"/>
    <w:rsid w:val="00C22E03"/>
    <w:rsid w:val="00C2533A"/>
    <w:rsid w:val="00C25C68"/>
    <w:rsid w:val="00C27169"/>
    <w:rsid w:val="00C31CB4"/>
    <w:rsid w:val="00C36C1B"/>
    <w:rsid w:val="00C40721"/>
    <w:rsid w:val="00C41F26"/>
    <w:rsid w:val="00C53DBD"/>
    <w:rsid w:val="00C60CEA"/>
    <w:rsid w:val="00C6152A"/>
    <w:rsid w:val="00C74647"/>
    <w:rsid w:val="00C76FBD"/>
    <w:rsid w:val="00C82651"/>
    <w:rsid w:val="00C84B61"/>
    <w:rsid w:val="00C900AD"/>
    <w:rsid w:val="00C91848"/>
    <w:rsid w:val="00C94633"/>
    <w:rsid w:val="00C94FAE"/>
    <w:rsid w:val="00C96C08"/>
    <w:rsid w:val="00C9709D"/>
    <w:rsid w:val="00CA3559"/>
    <w:rsid w:val="00CB3BD6"/>
    <w:rsid w:val="00CC609F"/>
    <w:rsid w:val="00CD1BE9"/>
    <w:rsid w:val="00CD52D1"/>
    <w:rsid w:val="00CD5B40"/>
    <w:rsid w:val="00CE577A"/>
    <w:rsid w:val="00CE7390"/>
    <w:rsid w:val="00CF253E"/>
    <w:rsid w:val="00CF5164"/>
    <w:rsid w:val="00D00471"/>
    <w:rsid w:val="00D0515C"/>
    <w:rsid w:val="00D06930"/>
    <w:rsid w:val="00D1014A"/>
    <w:rsid w:val="00D15B5B"/>
    <w:rsid w:val="00D20C56"/>
    <w:rsid w:val="00D21412"/>
    <w:rsid w:val="00D219C9"/>
    <w:rsid w:val="00D24CFD"/>
    <w:rsid w:val="00D30201"/>
    <w:rsid w:val="00D33074"/>
    <w:rsid w:val="00D36E93"/>
    <w:rsid w:val="00D372D6"/>
    <w:rsid w:val="00D41AE0"/>
    <w:rsid w:val="00D46847"/>
    <w:rsid w:val="00D46A5D"/>
    <w:rsid w:val="00D532B5"/>
    <w:rsid w:val="00D53521"/>
    <w:rsid w:val="00D545C9"/>
    <w:rsid w:val="00D62A88"/>
    <w:rsid w:val="00D65E44"/>
    <w:rsid w:val="00D80FF5"/>
    <w:rsid w:val="00D83BD2"/>
    <w:rsid w:val="00D87A8D"/>
    <w:rsid w:val="00D935D9"/>
    <w:rsid w:val="00DA27E9"/>
    <w:rsid w:val="00DA66B9"/>
    <w:rsid w:val="00DA7ADB"/>
    <w:rsid w:val="00DB29A1"/>
    <w:rsid w:val="00DB4B53"/>
    <w:rsid w:val="00DB5F67"/>
    <w:rsid w:val="00DB64E3"/>
    <w:rsid w:val="00DD1165"/>
    <w:rsid w:val="00DD1662"/>
    <w:rsid w:val="00DD2F67"/>
    <w:rsid w:val="00DD601F"/>
    <w:rsid w:val="00DD6AFF"/>
    <w:rsid w:val="00DE311A"/>
    <w:rsid w:val="00DE51CB"/>
    <w:rsid w:val="00DE6193"/>
    <w:rsid w:val="00DF0EE9"/>
    <w:rsid w:val="00DF1B34"/>
    <w:rsid w:val="00DF2EE1"/>
    <w:rsid w:val="00DF7723"/>
    <w:rsid w:val="00E02016"/>
    <w:rsid w:val="00E02D7D"/>
    <w:rsid w:val="00E034EF"/>
    <w:rsid w:val="00E118A1"/>
    <w:rsid w:val="00E142A7"/>
    <w:rsid w:val="00E201ED"/>
    <w:rsid w:val="00E213BE"/>
    <w:rsid w:val="00E24FC6"/>
    <w:rsid w:val="00E26004"/>
    <w:rsid w:val="00E26F1E"/>
    <w:rsid w:val="00E31A82"/>
    <w:rsid w:val="00E31AEB"/>
    <w:rsid w:val="00E32C94"/>
    <w:rsid w:val="00E33865"/>
    <w:rsid w:val="00E365AC"/>
    <w:rsid w:val="00E37674"/>
    <w:rsid w:val="00E42F27"/>
    <w:rsid w:val="00E625FE"/>
    <w:rsid w:val="00E70584"/>
    <w:rsid w:val="00E705F7"/>
    <w:rsid w:val="00E74D26"/>
    <w:rsid w:val="00E807D8"/>
    <w:rsid w:val="00E83188"/>
    <w:rsid w:val="00E861F1"/>
    <w:rsid w:val="00E953F1"/>
    <w:rsid w:val="00EA4466"/>
    <w:rsid w:val="00EA59EA"/>
    <w:rsid w:val="00EA5A3F"/>
    <w:rsid w:val="00EA664C"/>
    <w:rsid w:val="00EA6929"/>
    <w:rsid w:val="00EB110B"/>
    <w:rsid w:val="00EB28BB"/>
    <w:rsid w:val="00EB2A2E"/>
    <w:rsid w:val="00EB69EF"/>
    <w:rsid w:val="00EC0902"/>
    <w:rsid w:val="00EC242C"/>
    <w:rsid w:val="00EC247F"/>
    <w:rsid w:val="00EC7350"/>
    <w:rsid w:val="00EE095B"/>
    <w:rsid w:val="00EE0A1D"/>
    <w:rsid w:val="00EE4152"/>
    <w:rsid w:val="00EE62AF"/>
    <w:rsid w:val="00EF0341"/>
    <w:rsid w:val="00EF1982"/>
    <w:rsid w:val="00EF23EE"/>
    <w:rsid w:val="00EF5470"/>
    <w:rsid w:val="00F03AA6"/>
    <w:rsid w:val="00F11219"/>
    <w:rsid w:val="00F114FE"/>
    <w:rsid w:val="00F14651"/>
    <w:rsid w:val="00F15CF3"/>
    <w:rsid w:val="00F20CD7"/>
    <w:rsid w:val="00F20FB8"/>
    <w:rsid w:val="00F2263C"/>
    <w:rsid w:val="00F22816"/>
    <w:rsid w:val="00F2324D"/>
    <w:rsid w:val="00F2510F"/>
    <w:rsid w:val="00F26A47"/>
    <w:rsid w:val="00F43AA6"/>
    <w:rsid w:val="00F446B3"/>
    <w:rsid w:val="00F44C69"/>
    <w:rsid w:val="00F44D82"/>
    <w:rsid w:val="00F472B5"/>
    <w:rsid w:val="00F525E0"/>
    <w:rsid w:val="00F52C64"/>
    <w:rsid w:val="00F54C1B"/>
    <w:rsid w:val="00F566CD"/>
    <w:rsid w:val="00F62533"/>
    <w:rsid w:val="00F6313B"/>
    <w:rsid w:val="00F727D1"/>
    <w:rsid w:val="00F8033A"/>
    <w:rsid w:val="00F8089D"/>
    <w:rsid w:val="00F81C9D"/>
    <w:rsid w:val="00F90D6F"/>
    <w:rsid w:val="00FA5175"/>
    <w:rsid w:val="00FA6178"/>
    <w:rsid w:val="00FA66AF"/>
    <w:rsid w:val="00FB1C9C"/>
    <w:rsid w:val="00FB2032"/>
    <w:rsid w:val="00FB2995"/>
    <w:rsid w:val="00FB79E1"/>
    <w:rsid w:val="00FC0785"/>
    <w:rsid w:val="00FC2B20"/>
    <w:rsid w:val="00FC60E4"/>
    <w:rsid w:val="00FD04EC"/>
    <w:rsid w:val="00FD3960"/>
    <w:rsid w:val="00FD6C3F"/>
    <w:rsid w:val="00FD7CE4"/>
    <w:rsid w:val="00FE241A"/>
    <w:rsid w:val="00FE48E5"/>
    <w:rsid w:val="00FF1924"/>
    <w:rsid w:val="00FF21AE"/>
    <w:rsid w:val="00FF3761"/>
    <w:rsid w:val="00FF5BE6"/>
    <w:rsid w:val="1E803A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5453B0F2"/>
  <w15:docId w15:val="{C8AA2C20-273C-4815-981A-B06922FD4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3E7"/>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rPr>
      <w:b/>
      <w:bCs/>
    </w:rPr>
  </w:style>
  <w:style w:type="paragraph" w:styleId="a4">
    <w:name w:val="annotation text"/>
    <w:basedOn w:val="a"/>
    <w:link w:val="a6"/>
    <w:uiPriority w:val="99"/>
    <w:semiHidden/>
    <w:unhideWhenUsed/>
    <w:qFormat/>
    <w:pPr>
      <w:jc w:val="left"/>
    </w:pPr>
  </w:style>
  <w:style w:type="paragraph" w:styleId="a7">
    <w:name w:val="caption"/>
    <w:basedOn w:val="a"/>
    <w:next w:val="a"/>
    <w:link w:val="a8"/>
    <w:uiPriority w:val="35"/>
    <w:unhideWhenUsed/>
    <w:qFormat/>
    <w:rPr>
      <w:rFonts w:asciiTheme="majorHAnsi" w:eastAsia="黑体" w:hAnsiTheme="majorHAnsi" w:cstheme="majorBidi"/>
      <w:sz w:val="20"/>
      <w:szCs w:val="20"/>
    </w:rPr>
  </w:style>
  <w:style w:type="paragraph" w:styleId="a9">
    <w:name w:val="Balloon Text"/>
    <w:basedOn w:val="a"/>
    <w:link w:val="aa"/>
    <w:uiPriority w:val="99"/>
    <w:semiHidden/>
    <w:unhideWhenUsed/>
    <w:rPr>
      <w:sz w:val="18"/>
      <w:szCs w:val="18"/>
    </w:rPr>
  </w:style>
  <w:style w:type="paragraph" w:styleId="ab">
    <w:name w:val="footer"/>
    <w:basedOn w:val="a"/>
    <w:link w:val="ac"/>
    <w:uiPriority w:val="99"/>
    <w:unhideWhenUsed/>
    <w:pPr>
      <w:tabs>
        <w:tab w:val="center" w:pos="4153"/>
        <w:tab w:val="right" w:pos="8306"/>
      </w:tabs>
      <w:snapToGrid w:val="0"/>
      <w:jc w:val="left"/>
    </w:pPr>
    <w:rPr>
      <w:sz w:val="18"/>
      <w:szCs w:val="18"/>
    </w:rPr>
  </w:style>
  <w:style w:type="paragraph" w:styleId="ad">
    <w:name w:val="header"/>
    <w:basedOn w:val="a"/>
    <w:link w:val="ae"/>
    <w:uiPriority w:val="99"/>
    <w:unhideWhenUsed/>
    <w:qFormat/>
    <w:pPr>
      <w:pBdr>
        <w:bottom w:val="single" w:sz="6" w:space="1" w:color="auto"/>
      </w:pBdr>
      <w:tabs>
        <w:tab w:val="center" w:pos="4153"/>
        <w:tab w:val="right" w:pos="8306"/>
      </w:tabs>
      <w:snapToGrid w:val="0"/>
      <w:jc w:val="center"/>
    </w:pPr>
    <w:rPr>
      <w:sz w:val="18"/>
      <w:szCs w:val="18"/>
    </w:rPr>
  </w:style>
  <w:style w:type="character" w:styleId="af">
    <w:name w:val="annotation reference"/>
    <w:basedOn w:val="a0"/>
    <w:uiPriority w:val="99"/>
    <w:semiHidden/>
    <w:unhideWhenUsed/>
    <w:rPr>
      <w:sz w:val="21"/>
      <w:szCs w:val="21"/>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ae">
    <w:name w:val="页眉 字符"/>
    <w:basedOn w:val="a0"/>
    <w:link w:val="ad"/>
    <w:uiPriority w:val="99"/>
    <w:rPr>
      <w:sz w:val="18"/>
      <w:szCs w:val="18"/>
    </w:rPr>
  </w:style>
  <w:style w:type="character" w:customStyle="1" w:styleId="ac">
    <w:name w:val="页脚 字符"/>
    <w:basedOn w:val="a0"/>
    <w:link w:val="ab"/>
    <w:uiPriority w:val="99"/>
    <w:rPr>
      <w:sz w:val="18"/>
      <w:szCs w:val="18"/>
    </w:rPr>
  </w:style>
  <w:style w:type="paragraph" w:customStyle="1" w:styleId="af1">
    <w:name w:val="公式"/>
    <w:basedOn w:val="a7"/>
    <w:link w:val="af2"/>
    <w:qFormat/>
    <w:pPr>
      <w:keepNext/>
      <w:tabs>
        <w:tab w:val="center" w:pos="4156"/>
        <w:tab w:val="right" w:pos="10109"/>
      </w:tabs>
    </w:pPr>
  </w:style>
  <w:style w:type="paragraph" w:customStyle="1" w:styleId="1">
    <w:name w:val="公式1"/>
    <w:basedOn w:val="af1"/>
    <w:link w:val="10"/>
    <w:qFormat/>
    <w:rPr>
      <w:rFonts w:asciiTheme="minorHAnsi" w:eastAsiaTheme="minorEastAsia" w:hAnsiTheme="minorHAnsi" w:cstheme="minorBidi"/>
    </w:rPr>
  </w:style>
  <w:style w:type="character" w:customStyle="1" w:styleId="a8">
    <w:name w:val="题注 字符"/>
    <w:basedOn w:val="a0"/>
    <w:link w:val="a7"/>
    <w:uiPriority w:val="35"/>
    <w:rPr>
      <w:rFonts w:asciiTheme="majorHAnsi" w:eastAsia="黑体" w:hAnsiTheme="majorHAnsi" w:cstheme="majorBidi"/>
      <w:sz w:val="20"/>
      <w:szCs w:val="20"/>
    </w:rPr>
  </w:style>
  <w:style w:type="character" w:customStyle="1" w:styleId="af2">
    <w:name w:val="公式 字符"/>
    <w:basedOn w:val="a8"/>
    <w:link w:val="af1"/>
    <w:qFormat/>
    <w:rPr>
      <w:rFonts w:asciiTheme="majorHAnsi" w:eastAsia="黑体" w:hAnsiTheme="majorHAnsi" w:cstheme="majorBidi"/>
      <w:sz w:val="20"/>
      <w:szCs w:val="20"/>
    </w:rPr>
  </w:style>
  <w:style w:type="character" w:customStyle="1" w:styleId="10">
    <w:name w:val="公式1 字符"/>
    <w:basedOn w:val="af2"/>
    <w:link w:val="1"/>
    <w:qFormat/>
    <w:rPr>
      <w:rFonts w:asciiTheme="majorHAnsi" w:eastAsia="黑体" w:hAnsiTheme="majorHAnsi" w:cstheme="majorBidi"/>
      <w:sz w:val="20"/>
      <w:szCs w:val="20"/>
    </w:rPr>
  </w:style>
  <w:style w:type="character" w:customStyle="1" w:styleId="a6">
    <w:name w:val="批注文字 字符"/>
    <w:basedOn w:val="a0"/>
    <w:link w:val="a4"/>
    <w:uiPriority w:val="99"/>
    <w:semiHidden/>
    <w:qFormat/>
  </w:style>
  <w:style w:type="character" w:customStyle="1" w:styleId="a5">
    <w:name w:val="批注主题 字符"/>
    <w:basedOn w:val="a6"/>
    <w:link w:val="a3"/>
    <w:uiPriority w:val="99"/>
    <w:semiHidden/>
    <w:rPr>
      <w:b/>
      <w:bCs/>
    </w:rPr>
  </w:style>
  <w:style w:type="character" w:customStyle="1" w:styleId="aa">
    <w:name w:val="批注框文本 字符"/>
    <w:basedOn w:val="a0"/>
    <w:link w:val="a9"/>
    <w:uiPriority w:val="99"/>
    <w:semiHidden/>
    <w:rPr>
      <w:sz w:val="18"/>
      <w:szCs w:val="18"/>
    </w:rPr>
  </w:style>
  <w:style w:type="paragraph" w:customStyle="1" w:styleId="11">
    <w:name w:val="修订1"/>
    <w:hidden/>
    <w:uiPriority w:val="99"/>
    <w:semiHidden/>
    <w:rPr>
      <w:kern w:val="2"/>
      <w:sz w:val="21"/>
      <w:szCs w:val="22"/>
    </w:rPr>
  </w:style>
  <w:style w:type="character" w:styleId="af3">
    <w:name w:val="Placeholder Text"/>
    <w:basedOn w:val="a0"/>
    <w:uiPriority w:val="99"/>
    <w:semiHidden/>
    <w:qFormat/>
    <w:rPr>
      <w:color w:val="808080"/>
    </w:rPr>
  </w:style>
  <w:style w:type="character" w:styleId="af4">
    <w:name w:val="Hyperlink"/>
    <w:basedOn w:val="a0"/>
    <w:uiPriority w:val="99"/>
    <w:unhideWhenUsed/>
    <w:rsid w:val="002F02D0"/>
    <w:rPr>
      <w:color w:val="0563C1" w:themeColor="hyperlink"/>
      <w:u w:val="single"/>
    </w:rPr>
  </w:style>
  <w:style w:type="character" w:customStyle="1" w:styleId="12">
    <w:name w:val="未处理的提及1"/>
    <w:basedOn w:val="a0"/>
    <w:uiPriority w:val="99"/>
    <w:semiHidden/>
    <w:unhideWhenUsed/>
    <w:rsid w:val="002F02D0"/>
    <w:rPr>
      <w:color w:val="605E5C"/>
      <w:shd w:val="clear" w:color="auto" w:fill="E1DFDD"/>
    </w:rPr>
  </w:style>
  <w:style w:type="paragraph" w:customStyle="1" w:styleId="EndNoteCategoryHeading">
    <w:name w:val="EndNote Category Heading"/>
    <w:basedOn w:val="a"/>
    <w:link w:val="EndNoteCategoryHeading0"/>
    <w:rsid w:val="00B3796E"/>
    <w:pPr>
      <w:spacing w:before="120" w:after="120"/>
      <w:jc w:val="left"/>
    </w:pPr>
    <w:rPr>
      <w:b/>
      <w:noProof/>
    </w:rPr>
  </w:style>
  <w:style w:type="character" w:customStyle="1" w:styleId="EndNoteCategoryHeading0">
    <w:name w:val="EndNote Category Heading 字符"/>
    <w:basedOn w:val="a0"/>
    <w:link w:val="EndNoteCategoryHeading"/>
    <w:rsid w:val="00B3796E"/>
    <w:rPr>
      <w:b/>
      <w:noProof/>
      <w:kern w:val="2"/>
      <w:sz w:val="21"/>
      <w:szCs w:val="22"/>
    </w:rPr>
  </w:style>
  <w:style w:type="character" w:styleId="af5">
    <w:name w:val="Unresolved Mention"/>
    <w:basedOn w:val="a0"/>
    <w:uiPriority w:val="99"/>
    <w:semiHidden/>
    <w:unhideWhenUsed/>
    <w:rsid w:val="008846F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physionet.org/pn3/ucddb/"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C9A5371-9FCB-46DC-ADDD-931E7FB86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3</TotalTime>
  <Pages>10</Pages>
  <Words>5033</Words>
  <Characters>28693</Characters>
  <Application>Microsoft Office Word</Application>
  <DocSecurity>0</DocSecurity>
  <Lines>239</Lines>
  <Paragraphs>67</Paragraphs>
  <ScaleCrop>false</ScaleCrop>
  <Company/>
  <LinksUpToDate>false</LinksUpToDate>
  <CharactersWithSpaces>33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邓 晨阳</dc:creator>
  <cp:lastModifiedBy>邓 晨阳</cp:lastModifiedBy>
  <cp:revision>112</cp:revision>
  <dcterms:created xsi:type="dcterms:W3CDTF">2019-01-02T01:57:00Z</dcterms:created>
  <dcterms:modified xsi:type="dcterms:W3CDTF">2019-01-09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